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628E" w:rsidRDefault="000E628E" w:rsidP="006C5F56">
      <w:pPr>
        <w:tabs>
          <w:tab w:val="left" w:pos="0"/>
        </w:tabs>
        <w:spacing w:line="360" w:lineRule="auto"/>
        <w:jc w:val="center"/>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r w:rsidR="00727CE7">
              <w:rPr>
                <w:rFonts w:ascii="Times New Roman" w:hAnsi="Times New Roman" w:cs="Times New Roman"/>
                <w:sz w:val="24"/>
                <w:szCs w:val="24"/>
                <w:lang w:val="en-ID"/>
              </w:rPr>
              <w:t>yasa</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w:t>
      </w:r>
      <w:r w:rsidRPr="000848F0">
        <w:rPr>
          <w:rFonts w:ascii="Times New Roman" w:hAnsi="Times New Roman" w:cs="Times New Roman"/>
          <w:sz w:val="24"/>
          <w:szCs w:val="24"/>
          <w:lang w:val="en-ID"/>
        </w:rPr>
        <w:lastRenderedPageBreak/>
        <w:t>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w:t>
      </w:r>
      <w:r w:rsidRPr="000848F0">
        <w:rPr>
          <w:rFonts w:ascii="Times New Roman" w:hAnsi="Times New Roman" w:cs="Times New Roman"/>
          <w:sz w:val="24"/>
          <w:szCs w:val="24"/>
          <w:lang w:val="en-ID"/>
        </w:rPr>
        <w:lastRenderedPageBreak/>
        <w:t xml:space="preserve">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ada penelitian ini mengangkat 4 (empat) rumusan masalah yang menjadi pokok permasalahan pendekatan metode Methontology dalam pembangunan model 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w:t>
      </w:r>
      <w:r w:rsidRPr="00E5616B">
        <w:rPr>
          <w:rFonts w:ascii="Times New Roman" w:hAnsi="Times New Roman" w:cs="Times New Roman"/>
          <w:sz w:val="24"/>
          <w:szCs w:val="24"/>
          <w:lang w:val="en-ID"/>
        </w:rPr>
        <w:lastRenderedPageBreak/>
        <w:t xml:space="preserve">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w:t>
      </w:r>
      <w:r w:rsidRPr="00E5616B">
        <w:rPr>
          <w:rFonts w:ascii="Times New Roman" w:hAnsi="Times New Roman" w:cs="Times New Roman"/>
          <w:sz w:val="24"/>
          <w:szCs w:val="24"/>
          <w:lang w:val="en-ID"/>
        </w:rPr>
        <w:lastRenderedPageBreak/>
        <w:t xml:space="preserve">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w:t>
      </w:r>
      <w:r w:rsidRPr="00E76C34">
        <w:rPr>
          <w:rFonts w:ascii="Times New Roman" w:hAnsi="Times New Roman" w:cs="Times New Roman"/>
          <w:sz w:val="24"/>
          <w:szCs w:val="24"/>
        </w:rPr>
        <w:lastRenderedPageBreak/>
        <w:t xml:space="preserve">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lastRenderedPageBreak/>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lastRenderedPageBreak/>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lastRenderedPageBreak/>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lastRenderedPageBreak/>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lastRenderedPageBreak/>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w:t>
      </w:r>
      <w:r w:rsidRPr="00DD618F">
        <w:rPr>
          <w:rFonts w:ascii="Times New Roman" w:hAnsi="Times New Roman" w:cs="Times New Roman"/>
          <w:sz w:val="24"/>
          <w:szCs w:val="24"/>
          <w:lang w:val="en-ID"/>
        </w:rPr>
        <w:lastRenderedPageBreak/>
        <w:t xml:space="preserve">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lastRenderedPageBreak/>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w:lastRenderedPageBreak/>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w:t>
      </w:r>
      <w:r w:rsidRPr="00256DF3">
        <w:rPr>
          <w:rFonts w:ascii="Times New Roman" w:hAnsi="Times New Roman" w:cs="Times New Roman"/>
          <w:sz w:val="24"/>
          <w:szCs w:val="24"/>
          <w:lang w:val="en-ID"/>
        </w:rPr>
        <w:lastRenderedPageBreak/>
        <w:t xml:space="preserve">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 xml:space="preserve">Objective </w:t>
      </w:r>
      <w:r w:rsidR="003B4ABD" w:rsidRPr="00282744">
        <w:rPr>
          <w:rFonts w:ascii="Times New Roman" w:hAnsi="Times New Roman" w:cs="Times New Roman"/>
          <w:i/>
          <w:sz w:val="24"/>
          <w:szCs w:val="24"/>
          <w:lang w:val="en-ID"/>
        </w:rPr>
        <w:lastRenderedPageBreak/>
        <w:t>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lastRenderedPageBreak/>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w:t>
      </w:r>
      <w:r w:rsidR="00DF189F" w:rsidRPr="00DF189F">
        <w:rPr>
          <w:rFonts w:ascii="Times New Roman" w:hAnsi="Times New Roman" w:cs="Times New Roman"/>
          <w:sz w:val="24"/>
          <w:szCs w:val="24"/>
          <w:lang w:val="en-ID"/>
        </w:rPr>
        <w:lastRenderedPageBreak/>
        <w:t>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drawing>
          <wp:inline distT="0" distB="0" distL="0" distR="0" wp14:anchorId="10F6612D" wp14:editId="56FAC4DA">
            <wp:extent cx="4541520" cy="14164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8095" cy="1427839"/>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lastRenderedPageBreak/>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w:t>
      </w:r>
      <w:r>
        <w:rPr>
          <w:rFonts w:ascii="Times New Roman" w:hAnsi="Times New Roman" w:cs="Times New Roman"/>
          <w:sz w:val="24"/>
          <w:szCs w:val="24"/>
          <w:lang w:val="en-ID"/>
        </w:rPr>
        <w:lastRenderedPageBreak/>
        <w:t xml:space="preserve">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549140" cy="1177597"/>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615873" cy="1194872"/>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282440" cy="1392904"/>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488410" cy="1459898"/>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305300" cy="2421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2028" cy="242551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297680" cy="2417445"/>
            <wp:effectExtent l="0" t="0" r="762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1374" cy="24251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603" cy="242471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82440" cy="240887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5562" cy="241625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06923" cy="242264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w:t>
      </w:r>
      <w:r w:rsidR="00985C73">
        <w:rPr>
          <w:rFonts w:ascii="Times New Roman" w:hAnsi="Times New Roman" w:cs="Times New Roman"/>
          <w:sz w:val="24"/>
          <w:szCs w:val="24"/>
          <w:lang w:val="en-ID"/>
        </w:rPr>
        <w:lastRenderedPageBreak/>
        <w:t xml:space="preserve">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w:t>
      </w:r>
      <w:r w:rsidR="00400803">
        <w:rPr>
          <w:rFonts w:ascii="Times New Roman" w:hAnsi="Times New Roman" w:cs="Times New Roman"/>
          <w:sz w:val="24"/>
          <w:szCs w:val="24"/>
          <w:lang w:val="en-ID"/>
        </w:rPr>
        <w:lastRenderedPageBreak/>
        <w:t>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0060" cy="241315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4395" cy="2415597"/>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w:t>
            </w:r>
            <w:r>
              <w:rPr>
                <w:rFonts w:ascii="Times New Roman" w:hAnsi="Times New Roman" w:cs="Times New Roman"/>
                <w:sz w:val="24"/>
                <w:szCs w:val="24"/>
                <w:lang w:val="en-ID"/>
              </w:rPr>
              <w:lastRenderedPageBreak/>
              <w:t>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lastRenderedPageBreak/>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w:t>
      </w:r>
      <w:r>
        <w:rPr>
          <w:rFonts w:ascii="Times New Roman" w:hAnsi="Times New Roman" w:cs="Times New Roman"/>
          <w:sz w:val="24"/>
          <w:szCs w:val="24"/>
        </w:rPr>
        <w:lastRenderedPageBreak/>
        <w:t xml:space="preserve">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7" w:name="_Ref66880957"/>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27"/>
      <w:r w:rsidRPr="00126C33">
        <w:rPr>
          <w:rFonts w:ascii="Times New Roman" w:hAnsi="Times New Roman" w:cs="Times New Roman"/>
          <w:color w:val="auto"/>
          <w:sz w:val="24"/>
          <w:szCs w:val="24"/>
        </w:rPr>
        <w:t xml:space="preserve"> Diagram Alir Proses Pengujian Pencarian</w:t>
      </w:r>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w:t>
      </w:r>
      <w:r w:rsidR="00AB5E51">
        <w:rPr>
          <w:rFonts w:ascii="Times New Roman" w:hAnsi="Times New Roman" w:cs="Times New Roman"/>
          <w:sz w:val="24"/>
          <w:szCs w:val="24"/>
          <w:lang w:val="en-ID"/>
        </w:rPr>
        <w:t>Sedangkan dari persepsi kemudah</w:t>
      </w:r>
      <w:r>
        <w:rPr>
          <w:rFonts w:ascii="Times New Roman" w:hAnsi="Times New Roman" w:cs="Times New Roman"/>
          <w:sz w:val="24"/>
          <w:szCs w:val="24"/>
          <w:lang w:val="en-ID"/>
        </w:rPr>
        <w:t>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8"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8"/>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29" w:name="_Ref66469297"/>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29"/>
      <w:r w:rsidRPr="00997508">
        <w:rPr>
          <w:rFonts w:ascii="Times New Roman" w:hAnsi="Times New Roman" w:cs="Times New Roman"/>
          <w:color w:val="auto"/>
          <w:sz w:val="24"/>
          <w:szCs w:val="24"/>
        </w:rPr>
        <w:t xml:space="preserve"> Data Pengujian Penjelajahan</w:t>
      </w:r>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30" w:name="_Ref66469350"/>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30"/>
      <w:r w:rsidRPr="00997508">
        <w:rPr>
          <w:rFonts w:ascii="Times New Roman" w:hAnsi="Times New Roman" w:cs="Times New Roman"/>
          <w:color w:val="auto"/>
          <w:sz w:val="24"/>
          <w:szCs w:val="24"/>
        </w:rPr>
        <w:t xml:space="preserve"> Data Pengujian Pencarian</w:t>
      </w:r>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sidR="002F131E">
        <w:rPr>
          <w:rFonts w:ascii="Times New Roman" w:hAnsi="Times New Roman" w:cs="Times New Roman"/>
          <w:sz w:val="24"/>
          <w:szCs w:val="24"/>
          <w:lang w:val="en-ID"/>
        </w:rPr>
        <w:t xml:space="preserve">pengumpulan data langsung di </w:t>
      </w:r>
      <w:r w:rsidR="002F131E">
        <w:rPr>
          <w:rFonts w:ascii="Times New Roman" w:hAnsi="Times New Roman" w:cs="Times New Roman"/>
          <w:sz w:val="24"/>
          <w:szCs w:val="24"/>
          <w:lang w:val="en-ID"/>
        </w:rPr>
        <w:lastRenderedPageBreak/>
        <w:t>salah satu dealer di daerah Kintamani selama 1 hari</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Pr>
          <w:rFonts w:ascii="Times New Roman" w:hAnsi="Times New Roman" w:cs="Times New Roman"/>
          <w:sz w:val="24"/>
          <w:szCs w:val="24"/>
          <w:lang w:val="en-ID"/>
        </w:rPr>
        <w:t>.</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Konseptual Ontologi</w:t>
      </w:r>
    </w:p>
    <w:p w:rsidR="004B0C80" w:rsidRPr="00127AB5"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ni, peneliti mengintegrasikan model ontologi yang dibuat kedalam kerangka yang telah dibuat sebelumnya</w:t>
      </w:r>
      <w:r w:rsidR="0087246E">
        <w:rPr>
          <w:rFonts w:ascii="Times New Roman" w:hAnsi="Times New Roman" w:cs="Times New Roman"/>
          <w:sz w:val="24"/>
          <w:szCs w:val="24"/>
          <w:lang w:val="en-ID"/>
        </w:rPr>
        <w:t>.</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lastRenderedPageBreak/>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3B6B74" w:rsidRPr="006475CE">
        <w:rPr>
          <w:rFonts w:ascii="Times New Roman" w:hAnsi="Times New Roman" w:cs="Times New Roman"/>
          <w:sz w:val="24"/>
          <w:szCs w:val="24"/>
        </w:rPr>
        <w:t xml:space="preserve">Gambar </w:t>
      </w:r>
      <w:r w:rsidR="003B6B74">
        <w:rPr>
          <w:rFonts w:ascii="Times New Roman" w:hAnsi="Times New Roman" w:cs="Times New Roman"/>
          <w:sz w:val="24"/>
          <w:szCs w:val="24"/>
        </w:rPr>
        <w:t>4.</w:t>
      </w:r>
      <w:r w:rsidR="003B6B74">
        <w:rPr>
          <w:rFonts w:ascii="Times New Roman" w:hAnsi="Times New Roman" w:cs="Times New Roman"/>
          <w:noProof/>
          <w:sz w:val="24"/>
          <w:szCs w:val="24"/>
        </w:rPr>
        <w:t>2</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4">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31" w:name="_Ref66283860"/>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Pr="006475CE">
        <w:rPr>
          <w:rFonts w:ascii="Times New Roman" w:hAnsi="Times New Roman" w:cs="Times New Roman"/>
          <w:color w:val="auto"/>
          <w:sz w:val="24"/>
          <w:szCs w:val="24"/>
        </w:rPr>
        <w:fldChar w:fldCharType="end"/>
      </w:r>
      <w:bookmarkEnd w:id="31"/>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1F72A7" w:rsidRPr="00DE2BA4">
        <w:rPr>
          <w:rFonts w:ascii="Times New Roman" w:hAnsi="Times New Roman" w:cs="Times New Roman"/>
          <w:sz w:val="24"/>
          <w:szCs w:val="24"/>
        </w:rPr>
        <w:t xml:space="preserve">Gambar </w:t>
      </w:r>
      <w:r w:rsidR="001F72A7">
        <w:rPr>
          <w:rFonts w:ascii="Times New Roman" w:hAnsi="Times New Roman" w:cs="Times New Roman"/>
          <w:sz w:val="24"/>
          <w:szCs w:val="24"/>
        </w:rPr>
        <w:t>4.</w:t>
      </w:r>
      <w:r w:rsidR="001F72A7" w:rsidRPr="00DE2BA4">
        <w:rPr>
          <w:rFonts w:ascii="Times New Roman" w:hAnsi="Times New Roman" w:cs="Times New Roman"/>
          <w:noProof/>
          <w:sz w:val="24"/>
          <w:szCs w:val="24"/>
        </w:rPr>
        <w:t>3</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35">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32" w:name="_Ref66284768"/>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Pr="00DE2BA4">
        <w:rPr>
          <w:rFonts w:ascii="Times New Roman" w:hAnsi="Times New Roman" w:cs="Times New Roman"/>
          <w:noProof/>
          <w:color w:val="auto"/>
          <w:sz w:val="24"/>
          <w:szCs w:val="24"/>
        </w:rPr>
        <w:t>3</w:t>
      </w:r>
      <w:r w:rsidRPr="00DE2BA4">
        <w:rPr>
          <w:rFonts w:ascii="Times New Roman" w:hAnsi="Times New Roman" w:cs="Times New Roman"/>
          <w:color w:val="auto"/>
          <w:sz w:val="24"/>
          <w:szCs w:val="24"/>
        </w:rPr>
        <w:fldChar w:fldCharType="end"/>
      </w:r>
      <w:bookmarkEnd w:id="32"/>
      <w:r w:rsidRPr="00DE2BA4">
        <w:rPr>
          <w:rFonts w:ascii="Times New Roman" w:hAnsi="Times New Roman" w:cs="Times New Roman"/>
          <w:color w:val="auto"/>
          <w:sz w:val="24"/>
          <w:szCs w:val="24"/>
        </w:rPr>
        <w:t xml:space="preserve"> Object Properties pada Ontologi Sepeda Motor</w:t>
      </w:r>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A1012F" w:rsidRPr="00E31C13">
        <w:rPr>
          <w:rFonts w:ascii="Times New Roman" w:hAnsi="Times New Roman" w:cs="Times New Roman"/>
          <w:sz w:val="24"/>
          <w:szCs w:val="24"/>
        </w:rPr>
        <w:t xml:space="preserve">Gambar </w:t>
      </w:r>
      <w:r w:rsidR="00A1012F">
        <w:rPr>
          <w:rFonts w:ascii="Times New Roman" w:hAnsi="Times New Roman" w:cs="Times New Roman"/>
          <w:sz w:val="24"/>
          <w:szCs w:val="24"/>
        </w:rPr>
        <w:t>4.</w:t>
      </w:r>
      <w:r w:rsidR="00A1012F">
        <w:rPr>
          <w:rFonts w:ascii="Times New Roman" w:hAnsi="Times New Roman" w:cs="Times New Roman"/>
          <w:noProof/>
          <w:sz w:val="24"/>
          <w:szCs w:val="24"/>
        </w:rPr>
        <w:t>4</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E31C13">
      <w:pPr>
        <w:pStyle w:val="ListParagraph"/>
        <w:keepNext/>
        <w:spacing w:before="240" w:line="360" w:lineRule="auto"/>
        <w:jc w:val="both"/>
      </w:pPr>
      <w:r>
        <w:rPr>
          <w:rFonts w:ascii="Times New Roman" w:hAnsi="Times New Roman" w:cs="Times New Roman"/>
          <w:noProof/>
          <w:sz w:val="24"/>
          <w:szCs w:val="24"/>
        </w:rPr>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36">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E31C13">
      <w:pPr>
        <w:pStyle w:val="Caption"/>
        <w:ind w:left="709"/>
        <w:jc w:val="center"/>
        <w:rPr>
          <w:rFonts w:ascii="Times New Roman" w:hAnsi="Times New Roman" w:cs="Times New Roman"/>
          <w:color w:val="auto"/>
          <w:sz w:val="24"/>
          <w:szCs w:val="24"/>
          <w:lang w:val="en-ID"/>
        </w:rPr>
      </w:pPr>
      <w:bookmarkStart w:id="33" w:name="_Ref662847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Pr="00E31C13">
        <w:rPr>
          <w:rFonts w:ascii="Times New Roman" w:hAnsi="Times New Roman" w:cs="Times New Roman"/>
          <w:color w:val="auto"/>
          <w:sz w:val="24"/>
          <w:szCs w:val="24"/>
        </w:rPr>
        <w:fldChar w:fldCharType="end"/>
      </w:r>
      <w:bookmarkEnd w:id="33"/>
      <w:r w:rsidR="00067A63">
        <w:rPr>
          <w:rFonts w:ascii="Times New Roman" w:hAnsi="Times New Roman" w:cs="Times New Roman"/>
          <w:color w:val="auto"/>
          <w:sz w:val="24"/>
          <w:szCs w:val="24"/>
        </w:rPr>
        <w:t xml:space="preserve"> Resoner menggunakan HermiT 1.4.3.456</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akan dilakukan roses dokumentasi ontologi sepeda motor baik dalam kode ontologi, teks bahasa alami yang dilampirkan pada desfinisi </w:t>
      </w:r>
      <w:r>
        <w:rPr>
          <w:rFonts w:ascii="Times New Roman" w:hAnsi="Times New Roman" w:cs="Times New Roman"/>
          <w:sz w:val="24"/>
          <w:szCs w:val="24"/>
          <w:lang w:val="en-ID"/>
        </w:rPr>
        <w:lastRenderedPageBreak/>
        <w:t>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5</w:t>
      </w:r>
      <w:r w:rsidRPr="000C7EB9">
        <w:rPr>
          <w:rFonts w:ascii="Times New Roman" w:hAnsi="Times New Roman" w:cs="Times New Roman"/>
          <w:color w:val="auto"/>
          <w:sz w:val="24"/>
          <w:szCs w:val="24"/>
        </w:rPr>
        <w:fldChar w:fldCharType="end"/>
      </w:r>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34"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34"/>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lastRenderedPageBreak/>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31C13">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6</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5D23B0">
      <w:pPr>
        <w:pStyle w:val="ListParagraph"/>
        <w:keepNext/>
        <w:spacing w:before="240" w:line="360" w:lineRule="auto"/>
        <w:ind w:left="284"/>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E31C13">
      <w:pPr>
        <w:pStyle w:val="Caption"/>
        <w:ind w:left="284"/>
        <w:jc w:val="center"/>
        <w:rPr>
          <w:rFonts w:ascii="Times New Roman" w:hAnsi="Times New Roman" w:cs="Times New Roman"/>
          <w:b/>
          <w:color w:val="auto"/>
          <w:sz w:val="24"/>
          <w:szCs w:val="24"/>
          <w:lang w:val="en-ID"/>
        </w:rPr>
      </w:pPr>
      <w:bookmarkStart w:id="35" w:name="_Ref66469483"/>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6</w:t>
      </w:r>
      <w:r w:rsidRPr="00E31C13">
        <w:rPr>
          <w:rFonts w:ascii="Times New Roman" w:hAnsi="Times New Roman" w:cs="Times New Roman"/>
          <w:color w:val="auto"/>
          <w:sz w:val="24"/>
          <w:szCs w:val="24"/>
        </w:rPr>
        <w:fldChar w:fldCharType="end"/>
      </w:r>
      <w:bookmarkEnd w:id="35"/>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31C13">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5D23B0">
      <w:pPr>
        <w:pStyle w:val="ListParagraph"/>
        <w:keepNext/>
        <w:spacing w:before="240" w:line="360" w:lineRule="auto"/>
        <w:ind w:left="284"/>
        <w:jc w:val="center"/>
      </w:pPr>
      <w:r>
        <w:rPr>
          <w:noProof/>
        </w:rPr>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6" w:name="_Ref664694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36"/>
      <w:r>
        <w:rPr>
          <w:rFonts w:ascii="Times New Roman" w:hAnsi="Times New Roman" w:cs="Times New Roman"/>
          <w:color w:val="auto"/>
          <w:sz w:val="24"/>
          <w:szCs w:val="24"/>
        </w:rPr>
        <w:t xml:space="preserve"> User interface Halaman Penjelajahan</w:t>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31C13">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5D23B0">
      <w:pPr>
        <w:pStyle w:val="ListParagraph"/>
        <w:keepNext/>
        <w:spacing w:before="240" w:line="360" w:lineRule="auto"/>
        <w:ind w:left="284"/>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7" w:name="_Ref6646951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37"/>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31C13">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5D23B0">
      <w:pPr>
        <w:pStyle w:val="ListParagraph"/>
        <w:keepNext/>
        <w:spacing w:before="240" w:line="360" w:lineRule="auto"/>
        <w:ind w:left="284"/>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8" w:name="_Ref66469526"/>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38"/>
      <w:r w:rsidRPr="00E31C13">
        <w:rPr>
          <w:rFonts w:ascii="Times New Roman" w:hAnsi="Times New Roman" w:cs="Times New Roman"/>
          <w:color w:val="auto"/>
          <w:sz w:val="24"/>
          <w:szCs w:val="24"/>
        </w:rPr>
        <w:t xml:space="preserve"> User interface Halaman Pencarian</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7C24B8">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5D23B0">
      <w:pPr>
        <w:pStyle w:val="ListParagraph"/>
        <w:keepNext/>
        <w:spacing w:before="240" w:line="360" w:lineRule="auto"/>
        <w:ind w:left="284"/>
        <w:jc w:val="center"/>
      </w:pPr>
      <w:r>
        <w:rPr>
          <w:noProof/>
        </w:rPr>
        <w:lastRenderedPageBreak/>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C24B8">
      <w:pPr>
        <w:pStyle w:val="Caption"/>
        <w:ind w:left="284"/>
        <w:jc w:val="center"/>
        <w:rPr>
          <w:rFonts w:ascii="Times New Roman" w:hAnsi="Times New Roman" w:cs="Times New Roman"/>
          <w:b/>
          <w:color w:val="auto"/>
          <w:sz w:val="24"/>
          <w:szCs w:val="24"/>
          <w:lang w:val="en-ID"/>
        </w:rPr>
      </w:pPr>
      <w:bookmarkStart w:id="39" w:name="_Ref6646954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0</w:t>
      </w:r>
      <w:r w:rsidRPr="007C24B8">
        <w:rPr>
          <w:rFonts w:ascii="Times New Roman" w:hAnsi="Times New Roman" w:cs="Times New Roman"/>
          <w:color w:val="auto"/>
          <w:sz w:val="24"/>
          <w:szCs w:val="24"/>
        </w:rPr>
        <w:fldChar w:fldCharType="end"/>
      </w:r>
      <w:bookmarkEnd w:id="39"/>
      <w:r w:rsidRPr="007C24B8">
        <w:rPr>
          <w:rFonts w:ascii="Times New Roman" w:hAnsi="Times New Roman" w:cs="Times New Roman"/>
          <w:color w:val="auto"/>
          <w:sz w:val="24"/>
          <w:szCs w:val="24"/>
        </w:rPr>
        <w:t xml:space="preserve"> User interface Halaman Input Rekomendasi</w:t>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A56B7">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C61C03">
      <w:pPr>
        <w:pStyle w:val="ListParagraph"/>
        <w:keepNext/>
        <w:spacing w:before="240" w:line="360" w:lineRule="auto"/>
        <w:ind w:left="284"/>
        <w:jc w:val="center"/>
      </w:pPr>
      <w:r>
        <w:rPr>
          <w:noProof/>
        </w:rPr>
        <w:lastRenderedPageBreak/>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C61C03">
      <w:pPr>
        <w:pStyle w:val="Caption"/>
        <w:ind w:left="284"/>
        <w:jc w:val="center"/>
        <w:rPr>
          <w:rFonts w:ascii="Times New Roman" w:hAnsi="Times New Roman" w:cs="Times New Roman"/>
          <w:b/>
          <w:color w:val="auto"/>
          <w:sz w:val="24"/>
          <w:szCs w:val="24"/>
          <w:lang w:val="en-ID"/>
        </w:rPr>
      </w:pPr>
      <w:bookmarkStart w:id="40" w:name="_Ref66469554"/>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1</w:t>
      </w:r>
      <w:r w:rsidRPr="00EA56B7">
        <w:rPr>
          <w:rFonts w:ascii="Times New Roman" w:hAnsi="Times New Roman" w:cs="Times New Roman"/>
          <w:color w:val="auto"/>
          <w:sz w:val="24"/>
          <w:szCs w:val="24"/>
        </w:rPr>
        <w:fldChar w:fldCharType="end"/>
      </w:r>
      <w:bookmarkEnd w:id="40"/>
      <w:r w:rsidRPr="00EA56B7">
        <w:rPr>
          <w:rFonts w:ascii="Times New Roman" w:hAnsi="Times New Roman" w:cs="Times New Roman"/>
          <w:color w:val="auto"/>
          <w:sz w:val="24"/>
          <w:szCs w:val="24"/>
        </w:rPr>
        <w:t xml:space="preserve"> User interface Halaman Hasil Rekomendasi</w:t>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52B72" w:rsidRPr="00EA56B7">
        <w:rPr>
          <w:rFonts w:ascii="Times New Roman" w:hAnsi="Times New Roman" w:cs="Times New Roman"/>
          <w:sz w:val="24"/>
          <w:szCs w:val="24"/>
        </w:rPr>
        <w:t xml:space="preserve">Gambar </w:t>
      </w:r>
      <w:r w:rsidR="00752B72">
        <w:rPr>
          <w:rFonts w:ascii="Times New Roman" w:hAnsi="Times New Roman" w:cs="Times New Roman"/>
          <w:sz w:val="24"/>
          <w:szCs w:val="24"/>
        </w:rPr>
        <w:t>4.</w:t>
      </w:r>
      <w:r w:rsidR="00752B72">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F57248">
      <w:pPr>
        <w:pStyle w:val="ListParagraph"/>
        <w:keepNext/>
        <w:spacing w:before="240" w:line="360" w:lineRule="auto"/>
        <w:ind w:left="284"/>
        <w:jc w:val="center"/>
      </w:pPr>
      <w:r>
        <w:rPr>
          <w:noProof/>
        </w:rPr>
        <w:lastRenderedPageBreak/>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F57248">
      <w:pPr>
        <w:pStyle w:val="Caption"/>
        <w:ind w:left="284"/>
        <w:jc w:val="center"/>
        <w:rPr>
          <w:rFonts w:ascii="Times New Roman" w:hAnsi="Times New Roman" w:cs="Times New Roman"/>
          <w:b/>
          <w:color w:val="auto"/>
          <w:sz w:val="24"/>
          <w:szCs w:val="24"/>
          <w:lang w:val="en-ID"/>
        </w:rPr>
      </w:pPr>
      <w:bookmarkStart w:id="41" w:name="_Ref66469568"/>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41"/>
      <w:r w:rsidRPr="00EA56B7">
        <w:rPr>
          <w:rFonts w:ascii="Times New Roman" w:hAnsi="Times New Roman" w:cs="Times New Roman"/>
          <w:color w:val="auto"/>
          <w:sz w:val="24"/>
          <w:szCs w:val="24"/>
        </w:rPr>
        <w:t xml:space="preserve"> User interface Halaman Detail Instances</w:t>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42" w:name="_Ref65223916"/>
      <w:r w:rsidRPr="00F652C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42"/>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43"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43"/>
      <w:r w:rsidRPr="00AA3973">
        <w:rPr>
          <w:rFonts w:ascii="Times New Roman" w:hAnsi="Times New Roman" w:cs="Times New Roman"/>
          <w:color w:val="auto"/>
          <w:sz w:val="24"/>
          <w:szCs w:val="24"/>
        </w:rPr>
        <w:t xml:space="preserve"> Black-Box Testing Penjelajah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44"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44"/>
      <w:r w:rsidRPr="00FA7037">
        <w:rPr>
          <w:rFonts w:ascii="Times New Roman" w:hAnsi="Times New Roman" w:cs="Times New Roman"/>
          <w:color w:val="auto"/>
          <w:sz w:val="24"/>
          <w:szCs w:val="24"/>
        </w:rPr>
        <w:t xml:space="preserve"> Black-Box Testing Pencari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45"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45"/>
      <w:r w:rsidRPr="00B40DCE">
        <w:rPr>
          <w:rFonts w:ascii="Times New Roman" w:hAnsi="Times New Roman" w:cs="Times New Roman"/>
          <w:color w:val="auto"/>
          <w:sz w:val="24"/>
          <w:szCs w:val="24"/>
        </w:rPr>
        <w:t xml:space="preserve">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 xml:space="preserve">query </w:t>
            </w:r>
            <w:r w:rsidRPr="00FA7037">
              <w:rPr>
                <w:rFonts w:ascii="Times New Roman" w:hAnsi="Times New Roman" w:cs="Times New Roman"/>
                <w:i/>
                <w:sz w:val="24"/>
                <w:szCs w:val="24"/>
                <w:lang w:val="en-ID"/>
              </w:rPr>
              <w:lastRenderedPageBreak/>
              <w:t>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lastRenderedPageBreak/>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sistem transmisi auto!</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jenis transmisi 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lastRenderedPageBreak/>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termasuk dalam merek Suzuki yang menggunakan transmisi Auto dan memiliki volume silinder 110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46" w:name="_Ref65403838"/>
      <w:r w:rsidRPr="001645D0">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46"/>
      <w:r w:rsidRPr="001645D0">
        <w:rPr>
          <w:rFonts w:ascii="Times New Roman" w:hAnsi="Times New Roman" w:cs="Times New Roman"/>
          <w:color w:val="auto"/>
          <w:sz w:val="24"/>
          <w:szCs w:val="24"/>
        </w:rPr>
        <w:t xml:space="preserve"> Data Kriteria</w:t>
      </w:r>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47"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47"/>
      <w:r w:rsidRPr="00C36C1F">
        <w:rPr>
          <w:rFonts w:ascii="Times New Roman" w:hAnsi="Times New Roman" w:cs="Times New Roman"/>
          <w:color w:val="auto"/>
          <w:sz w:val="24"/>
          <w:szCs w:val="24"/>
        </w:rPr>
        <w:t xml:space="preserve"> Data Crips</w:t>
      </w:r>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4.</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A04C08"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Selisih kriteri= </m:t>
          </m:r>
          <m:f>
            <m:fPr>
              <m:ctrlPr>
                <w:rPr>
                  <w:rFonts w:ascii="Cambria Math" w:hAnsi="Cambria Math" w:cs="Times New Roman"/>
                  <w:i/>
                  <w:sz w:val="24"/>
                  <w:szCs w:val="24"/>
                  <w:lang w:val="en-ID"/>
                </w:rPr>
              </m:ctrlPr>
            </m:fPr>
            <m:num>
              <m:r>
                <w:rPr>
                  <w:rFonts w:ascii="Cambria Math" w:hAnsi="Cambria Math" w:cs="Times New Roman"/>
                  <w:sz w:val="24"/>
                  <w:szCs w:val="24"/>
                  <w:lang w:val="en-ID"/>
                </w:rPr>
                <m:t>nilai maksimal kriteria-nilai minimal kriteria</m:t>
              </m:r>
            </m:num>
            <m:den>
              <m:r>
                <w:rPr>
                  <w:rFonts w:ascii="Cambria Math" w:hAnsi="Cambria Math" w:cs="Times New Roman"/>
                  <w:sz w:val="24"/>
                  <w:szCs w:val="24"/>
                  <w:lang w:val="en-ID"/>
                </w:rPr>
                <m:t>4</m:t>
              </m:r>
            </m:den>
          </m:f>
        </m:oMath>
      </m:oMathPara>
    </w:p>
    <w:p w:rsidR="00FB1047"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1=nilai minimal kriteria+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2=nilai crips 1+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3=nilai crips 2+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4=nilai crips 3+selisih kriteria</m:t>
          </m:r>
        </m:oMath>
      </m:oMathPara>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48"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48"/>
      <w:r w:rsidRPr="00576E44">
        <w:rPr>
          <w:rFonts w:ascii="Times New Roman" w:hAnsi="Times New Roman" w:cs="Times New Roman"/>
          <w:color w:val="auto"/>
          <w:sz w:val="24"/>
          <w:szCs w:val="24"/>
        </w:rPr>
        <w:t xml:space="preserve"> Data Alternatif</w:t>
      </w:r>
    </w:p>
    <w:tbl>
      <w:tblPr>
        <w:tblStyle w:val="TableGrid"/>
        <w:tblW w:w="8132" w:type="dxa"/>
        <w:tblInd w:w="-147" w:type="dxa"/>
        <w:tblLook w:val="04A0" w:firstRow="1" w:lastRow="0" w:firstColumn="1" w:lastColumn="0" w:noHBand="0" w:noVBand="1"/>
      </w:tblPr>
      <w:tblGrid>
        <w:gridCol w:w="570"/>
        <w:gridCol w:w="984"/>
        <w:gridCol w:w="1701"/>
        <w:gridCol w:w="1777"/>
        <w:gridCol w:w="1310"/>
        <w:gridCol w:w="1790"/>
      </w:tblGrid>
      <w:tr w:rsidR="002757CC" w:rsidTr="00BE325C">
        <w:tc>
          <w:tcPr>
            <w:tcW w:w="57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9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01"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6799" w:type="dxa"/>
        <w:tblInd w:w="709" w:type="dxa"/>
        <w:tblLook w:val="04A0" w:firstRow="1" w:lastRow="0" w:firstColumn="1" w:lastColumn="0" w:noHBand="0" w:noVBand="1"/>
      </w:tblPr>
      <w:tblGrid>
        <w:gridCol w:w="570"/>
        <w:gridCol w:w="1693"/>
        <w:gridCol w:w="1134"/>
        <w:gridCol w:w="1134"/>
        <w:gridCol w:w="1134"/>
        <w:gridCol w:w="1134"/>
      </w:tblGrid>
      <w:tr w:rsidR="00FE52C2" w:rsidTr="00BE325C">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693"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4.</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086" w:type="dxa"/>
        <w:tblInd w:w="709" w:type="dxa"/>
        <w:tblLook w:val="04A0" w:firstRow="1" w:lastRow="0" w:firstColumn="1" w:lastColumn="0" w:noHBand="0" w:noVBand="1"/>
      </w:tblPr>
      <w:tblGrid>
        <w:gridCol w:w="570"/>
        <w:gridCol w:w="1562"/>
        <w:gridCol w:w="982"/>
        <w:gridCol w:w="1049"/>
        <w:gridCol w:w="935"/>
        <w:gridCol w:w="992"/>
        <w:gridCol w:w="996"/>
      </w:tblGrid>
      <w:tr w:rsidR="00A26C5F" w:rsidTr="00BE325C">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3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9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2226F6" w:rsidRPr="000831A8"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lam pengujian akurasi penjelajahan dan pencarian dalam sistem ini, terdapat sebanyak 30 peserta yang menanggapi undangan peneliti. Namun, peneliti hanya dapat menggunakan 25 tanggapan yang dapat digunakan karena beberapa dari peserta menyelesaikan kuesioner tanpa melakukan tugas ataupun tidak menanggapi semua pertanyaan dari tugas penjelajahan dan tugas pencarian. Karena data yang tidak lengkap tersebut maka penulis tidak dapat dimasukan kedalam analisis.</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49" w:name="_Ref66806588"/>
      <w:r w:rsidRPr="00114B0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49"/>
      <w:r w:rsidRPr="00114B0A">
        <w:rPr>
          <w:rFonts w:ascii="Times New Roman" w:hAnsi="Times New Roman" w:cs="Times New Roman"/>
          <w:color w:val="auto"/>
          <w:sz w:val="24"/>
          <w:szCs w:val="24"/>
        </w:rPr>
        <w:t xml:space="preserve"> Karakteristik Peserta Pengujian</w:t>
      </w:r>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lastRenderedPageBreak/>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114B0A">
      <w:pPr>
        <w:pStyle w:val="ListParagraph"/>
        <w:numPr>
          <w:ilvl w:val="0"/>
          <w:numId w:val="65"/>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Akurasi</w:t>
      </w:r>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50" w:name="_Ref66806946"/>
      <w:r w:rsidRPr="00A64A4D">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50"/>
      <w:r w:rsidRPr="00A64A4D">
        <w:rPr>
          <w:rFonts w:ascii="Times New Roman" w:hAnsi="Times New Roman" w:cs="Times New Roman"/>
          <w:color w:val="auto"/>
          <w:sz w:val="24"/>
          <w:szCs w:val="24"/>
        </w:rPr>
        <w:t xml:space="preserve"> Hasil Klasifikasi Skim Penandaan Tugas Penjelajah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 analisis statistik data pengujuan akurasi penjelajahan sistem yang tlah dilakukan dengan menggunakan perangkat lunak Microsoft Excel.</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51" w:name="_Ref6680813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51"/>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w:t>
      </w:r>
      <w:r w:rsidR="00590E10">
        <w:rPr>
          <w:rFonts w:ascii="Times New Roman" w:hAnsi="Times New Roman" w:cs="Times New Roman"/>
          <w:sz w:val="24"/>
          <w:szCs w:val="24"/>
          <w:lang w:val="en-ID"/>
        </w:rPr>
        <w:lastRenderedPageBreak/>
        <w:t>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menggambarkan skalan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F1DA2"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72000" cy="257200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94240" cy="2584513"/>
                    </a:xfrm>
                    <a:prstGeom prst="rect">
                      <a:avLst/>
                    </a:prstGeom>
                  </pic:spPr>
                </pic:pic>
              </a:graphicData>
            </a:graphic>
          </wp:inline>
        </w:drawing>
      </w:r>
    </w:p>
    <w:p w:rsidR="00E171D3"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akan </w:t>
      </w:r>
      <w:r>
        <w:rPr>
          <w:rFonts w:ascii="Times New Roman" w:hAnsi="Times New Roman" w:cs="Times New Roman"/>
          <w:b/>
          <w:sz w:val="24"/>
          <w:szCs w:val="24"/>
          <w:lang w:val="en-ID"/>
        </w:rPr>
        <w:t xml:space="preserve">gambar, </w:t>
      </w:r>
      <w:r>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Rerata nilai terendah terdapat pada pertanyaan kedua (P2) dengan nilai 1,44. Hal ini menandakan bahwa pertanyaan kedua adalah pertanyaan yang dapat dijawab oleh peserta dengan tingkat kebenaran terendah.</w:t>
      </w:r>
    </w:p>
    <w:p w:rsidR="000320A3" w:rsidRPr="000320A3" w:rsidRDefault="000320A3"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 analisis statistik data pengujuan akurasi penjelajahan sistem yang tlah dilakukan dengan menggunakan perangkat lunak Microsoft Excel.</w:t>
      </w:r>
    </w:p>
    <w:p w:rsidR="002558FC" w:rsidRPr="00AD6BDC" w:rsidRDefault="002558FC" w:rsidP="002558FC">
      <w:pPr>
        <w:pStyle w:val="Caption"/>
        <w:keepNext/>
        <w:ind w:left="851"/>
        <w:jc w:val="center"/>
        <w:rPr>
          <w:rFonts w:ascii="Times New Roman" w:hAnsi="Times New Roman" w:cs="Times New Roman"/>
          <w:color w:val="auto"/>
          <w:sz w:val="24"/>
          <w:szCs w:val="24"/>
        </w:rPr>
      </w:pPr>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Pr="002558FC">
        <w:rPr>
          <w:rFonts w:ascii="Times New Roman" w:hAnsi="Times New Roman" w:cs="Times New Roman"/>
          <w:sz w:val="24"/>
          <w:szCs w:val="24"/>
          <w:lang w:val="en-ID"/>
        </w:rPr>
        <w:t xml:space="preserve"> ini menggambarkan skalan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lastRenderedPageBreak/>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7F8DC154" wp14:editId="7C3EAC85">
            <wp:extent cx="4572000" cy="257200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94240" cy="2584513"/>
                    </a:xfrm>
                    <a:prstGeom prst="rect">
                      <a:avLst/>
                    </a:prstGeom>
                  </pic:spPr>
                </pic:pic>
              </a:graphicData>
            </a:graphic>
          </wp:inline>
        </w:drawing>
      </w:r>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akan </w:t>
      </w:r>
      <w:r>
        <w:rPr>
          <w:rFonts w:ascii="Times New Roman" w:hAnsi="Times New Roman" w:cs="Times New Roman"/>
          <w:b/>
          <w:sz w:val="24"/>
          <w:szCs w:val="24"/>
          <w:lang w:val="en-ID"/>
        </w:rPr>
        <w:t xml:space="preserve">gambar, </w:t>
      </w:r>
      <w:r>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2558FC"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hasil analisa statistik yang telah dijabarkan sebelumnya, maka didapatkan sebuah kesimpulan bahwa rerata peserta dapat </w:t>
      </w:r>
      <w:r>
        <w:rPr>
          <w:rFonts w:ascii="Times New Roman" w:hAnsi="Times New Roman" w:cs="Times New Roman"/>
          <w:sz w:val="24"/>
          <w:szCs w:val="24"/>
          <w:lang w:val="en-ID"/>
        </w:rPr>
        <w:lastRenderedPageBreak/>
        <w:t>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 statistik data evaluasi persepsi kegunaan yang dirasakan yang telah dilakukan dengan menggunakan perangkat lunak Microsoft Excel.</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52" w:name="_Ref66882299"/>
      <w:r w:rsidRPr="00E579B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52"/>
      <w:r w:rsidRPr="00E579B9">
        <w:rPr>
          <w:rFonts w:ascii="Times New Roman" w:hAnsi="Times New Roman" w:cs="Times New Roman"/>
          <w:color w:val="auto"/>
          <w:sz w:val="24"/>
          <w:szCs w:val="24"/>
        </w:rPr>
        <w:t xml:space="preserve"> Hasil Analisis Statistik Evaluasi Persepsi Kegunaan Yang Dirasak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dalam skala Lin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dikonversikan ke dalam skala Lin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dikonversikan ke dalam skala Lin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w:t>
      </w:r>
      <w:r w:rsidR="009A00EC">
        <w:rPr>
          <w:rFonts w:ascii="Times New Roman" w:eastAsia="Times New Roman" w:hAnsi="Times New Roman" w:cs="Times New Roman"/>
          <w:sz w:val="24"/>
          <w:szCs w:val="24"/>
        </w:rPr>
        <w:lastRenderedPageBreak/>
        <w:t>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n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oleh peserta pengujian dari evaluasi persepsi kegunaan yang dirasakan adalah sangat setuju.</w:t>
      </w:r>
    </w:p>
    <w:p w:rsidR="009A00EC" w:rsidRDefault="009A00E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 x merupakan grafik batang yang menunjukan rerata nilai yang diberikan peserta pengujian dari masing-masing pertanyaan.</w:t>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noProof/>
          <w:sz w:val="24"/>
          <w:szCs w:val="24"/>
        </w:rPr>
        <w:drawing>
          <wp:inline distT="0" distB="0" distL="0" distR="0">
            <wp:extent cx="4549140" cy="2559142"/>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56016" cy="2563010"/>
                    </a:xfrm>
                    <a:prstGeom prst="rect">
                      <a:avLst/>
                    </a:prstGeom>
                  </pic:spPr>
                </pic:pic>
              </a:graphicData>
            </a:graphic>
          </wp:inline>
        </w:drawing>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Berdasarkan gambar x,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hasil dari analisi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53" w:name="_Ref66883508"/>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53"/>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D678F0">
        <w:tc>
          <w:tcPr>
            <w:tcW w:w="5681" w:type="dxa"/>
            <w:gridSpan w:val="7"/>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D678F0">
        <w:tc>
          <w:tcPr>
            <w:tcW w:w="1243" w:type="dxa"/>
          </w:tcPr>
          <w:p w:rsidR="009A00EC" w:rsidRPr="004B6A5A" w:rsidRDefault="009A00EC" w:rsidP="00D678F0">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D678F0">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D678F0">
            <w:pPr>
              <w:pStyle w:val="ListParagraph"/>
              <w:spacing w:line="360" w:lineRule="auto"/>
              <w:ind w:left="0"/>
              <w:jc w:val="both"/>
              <w:rPr>
                <w:rFonts w:ascii="Times New Roman" w:hAnsi="Times New Roman" w:cs="Times New Roman"/>
                <w:sz w:val="24"/>
                <w:szCs w:val="24"/>
                <w:lang w:val="en-ID"/>
              </w:rPr>
            </w:pPr>
          </w:p>
        </w:tc>
      </w:tr>
      <w:tr w:rsidR="009A00EC" w:rsidTr="00D678F0">
        <w:tc>
          <w:tcPr>
            <w:tcW w:w="1243" w:type="dxa"/>
          </w:tcPr>
          <w:p w:rsidR="009A00EC" w:rsidRPr="004B6A5A" w:rsidRDefault="009A00EC" w:rsidP="00D678F0">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D678F0">
        <w:tc>
          <w:tcPr>
            <w:tcW w:w="1243" w:type="dxa"/>
          </w:tcPr>
          <w:p w:rsidR="009A00EC" w:rsidRPr="004B6A5A" w:rsidRDefault="009A00EC" w:rsidP="00D678F0">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D678F0">
        <w:tc>
          <w:tcPr>
            <w:tcW w:w="1243" w:type="dxa"/>
          </w:tcPr>
          <w:p w:rsidR="009A00EC" w:rsidRPr="004B6A5A" w:rsidRDefault="009A00EC" w:rsidP="00D678F0">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D678F0">
        <w:tc>
          <w:tcPr>
            <w:tcW w:w="1243" w:type="dxa"/>
          </w:tcPr>
          <w:p w:rsidR="009A00EC" w:rsidRPr="004B6A5A" w:rsidRDefault="009A00EC" w:rsidP="00D678F0">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D678F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dalam skala Lin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dikonversikan ke dalam skala Lin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dikonversikan ke dalam skala Linkert menjadi “Agak Setuju”. Nilai terendah ini menggambarkan skala terendah yang </w:t>
      </w:r>
      <w:r w:rsidRPr="009A00EC">
        <w:rPr>
          <w:rFonts w:ascii="Times New Roman" w:eastAsia="Times New Roman" w:hAnsi="Times New Roman" w:cs="Times New Roman"/>
          <w:sz w:val="24"/>
          <w:szCs w:val="24"/>
        </w:rPr>
        <w:lastRenderedPageBreak/>
        <w:t xml:space="preserve">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xml:space="preserve">). Dengan analisis ini, didapatkan nilai tertinggi dari seluruh nilai skor peserta pada keseluruhan pertanyaan adalah 7, jika dikonversikan ke dalam skala Lin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9A00E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 x merupakan grafik batang yang menunjukan rerata nilai yang diberikan peserta pengujian dari masing-masing pertanyaan.</w:t>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noProof/>
          <w:sz w:val="24"/>
          <w:szCs w:val="24"/>
        </w:rPr>
        <w:drawing>
          <wp:inline distT="0" distB="0" distL="0" distR="0" wp14:anchorId="4DE55F4D" wp14:editId="7385F0A0">
            <wp:extent cx="4549140" cy="2559142"/>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56016" cy="2563010"/>
                    </a:xfrm>
                    <a:prstGeom prst="rect">
                      <a:avLst/>
                    </a:prstGeom>
                  </pic:spPr>
                </pic:pic>
              </a:graphicData>
            </a:graphic>
          </wp:inline>
        </w:drawing>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Berdasarkan gambar x,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memudahkan untuk berbuat terampu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w:t>
      </w:r>
      <w:r w:rsidRPr="007C04DD">
        <w:rPr>
          <w:rFonts w:ascii="Times New Roman" w:eastAsia="Times New Roman" w:hAnsi="Times New Roman" w:cs="Times New Roman"/>
          <w:sz w:val="24"/>
          <w:szCs w:val="24"/>
          <w:lang w:val="en-ID"/>
        </w:rPr>
        <w:lastRenderedPageBreak/>
        <w:t xml:space="preserve">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V</w:t>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C22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A</w:t>
      </w:r>
    </w:p>
    <w:p w:rsidR="002068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DATA DISTRIBUSI SEPEDA MOTOR DAN PENGGUNAAN </w:t>
      </w:r>
      <w:r w:rsidR="00206851">
        <w:rPr>
          <w:rFonts w:ascii="Times New Roman" w:hAnsi="Times New Roman" w:cs="Times New Roman"/>
          <w:b/>
          <w:sz w:val="24"/>
          <w:szCs w:val="24"/>
          <w:lang w:val="en-ID"/>
        </w:rPr>
        <w:t>KENDARAAN PROVINSI BALI</w:t>
      </w:r>
    </w:p>
    <w:p w:rsidR="00206851" w:rsidRDefault="00206851" w:rsidP="00206851">
      <w:pPr>
        <w:spacing w:before="240" w:line="360" w:lineRule="auto"/>
        <w:rPr>
          <w:rFonts w:ascii="Times New Roman" w:hAnsi="Times New Roman" w:cs="Times New Roman"/>
          <w:b/>
          <w:sz w:val="24"/>
          <w:szCs w:val="24"/>
          <w:lang w:val="en-ID"/>
        </w:rPr>
      </w:pP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47">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206851" w:rsidRP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0C2251" w:rsidRPr="00206851" w:rsidRDefault="000C22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w:t>
      </w:r>
      <w:r w:rsidR="000C2251">
        <w:rPr>
          <w:rFonts w:ascii="Times New Roman" w:hAnsi="Times New Roman" w:cs="Times New Roman"/>
          <w:b/>
          <w:sz w:val="24"/>
          <w:szCs w:val="24"/>
          <w:lang w:val="en-ID"/>
        </w:rPr>
        <w:t xml:space="preserve"> B</w:t>
      </w:r>
    </w:p>
    <w:p w:rsidR="00276ACE" w:rsidRDefault="001D18B7"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AFT</w:t>
      </w:r>
      <w:r w:rsidR="004A71CC">
        <w:rPr>
          <w:rFonts w:ascii="Times New Roman" w:hAnsi="Times New Roman" w:cs="Times New Roman"/>
          <w:b/>
          <w:sz w:val="24"/>
          <w:szCs w:val="24"/>
          <w:lang w:val="en-ID"/>
        </w:rPr>
        <w:t>AR CLASS, OBJECT PROPERTIES, DAT</w:t>
      </w:r>
      <w:r>
        <w:rPr>
          <w:rFonts w:ascii="Times New Roman" w:hAnsi="Times New Roman" w:cs="Times New Roman"/>
          <w:b/>
          <w:sz w:val="24"/>
          <w:szCs w:val="24"/>
          <w:lang w:val="en-ID"/>
        </w:rPr>
        <w:t>A PROPERTIES DAN INDIVIDUAL PADA ONTOLOGI</w:t>
      </w:r>
    </w:p>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794489" w:rsidRPr="00001F3B" w:rsidTr="00902B49">
        <w:trPr>
          <w:trHeight w:val="20"/>
        </w:trPr>
        <w:tc>
          <w:tcPr>
            <w:tcW w:w="2269" w:type="dxa"/>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902B49">
        <w:trPr>
          <w:trHeight w:val="20"/>
        </w:trPr>
        <w:tc>
          <w:tcPr>
            <w:tcW w:w="2269" w:type="dxa"/>
            <w:shd w:val="clear" w:color="auto" w:fill="auto"/>
            <w:vAlign w:val="center"/>
          </w:tcPr>
          <w:p w:rsidR="0079448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794489" w:rsidRPr="00384422" w:rsidRDefault="00384422"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902B49" w:rsidRPr="00384422" w:rsidRDefault="00384422" w:rsidP="00384422">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dearah yaitu provinsi dan kabupaten</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kabupaten</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provinsi</w:t>
            </w:r>
            <w:r>
              <w:rPr>
                <w:rFonts w:ascii="Times New Roman" w:eastAsia="Times New Roman" w:hAnsi="Times New Roman" w:cs="Times New Roman"/>
                <w:color w:val="000000"/>
                <w:sz w:val="24"/>
                <w:szCs w:val="24"/>
                <w:lang w:val="en-ID" w:eastAsia="id-ID"/>
              </w:rPr>
              <w:t>.</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service center</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jenis-jenis kriteria</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nama-nama kriteria pada rekomendasi</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motor</w:t>
            </w:r>
            <w:r>
              <w:rPr>
                <w:rFonts w:ascii="Times New Roman" w:eastAsia="Times New Roman" w:hAnsi="Times New Roman" w:cs="Times New Roman"/>
                <w:color w:val="000000"/>
                <w:sz w:val="24"/>
                <w:szCs w:val="24"/>
                <w:lang w:val="en-ID" w:eastAsia="id-ID"/>
              </w:rPr>
              <w:t>.</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merek</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i/>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sistem bahan bakar</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tahun produksi motor</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jenis transmisi motor</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type motor</w:t>
            </w:r>
            <w:r>
              <w:rPr>
                <w:rFonts w:ascii="Times New Roman" w:eastAsia="Times New Roman" w:hAnsi="Times New Roman" w:cs="Times New Roman"/>
                <w:color w:val="000000"/>
                <w:sz w:val="24"/>
                <w:szCs w:val="24"/>
                <w:lang w:val="en-ID" w:eastAsia="id-ID"/>
              </w:rPr>
              <w:t>.</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u</w:t>
            </w:r>
            <w:r>
              <w:rPr>
                <w:rFonts w:ascii="Times New Roman" w:eastAsia="Times New Roman" w:hAnsi="Times New Roman" w:cs="Times New Roman"/>
                <w:color w:val="000000"/>
                <w:sz w:val="24"/>
                <w:szCs w:val="24"/>
                <w:lang w:val="en-ID" w:eastAsia="id-ID"/>
              </w:rPr>
              <w:t>ntuk menampung individual volume silinder motor</w:t>
            </w:r>
            <w:r>
              <w:rPr>
                <w:rFonts w:ascii="Times New Roman" w:eastAsia="Times New Roman" w:hAnsi="Times New Roman" w:cs="Times New Roman"/>
                <w:color w:val="000000"/>
                <w:sz w:val="24"/>
                <w:szCs w:val="24"/>
                <w:lang w:val="en-ID" w:eastAsia="id-ID"/>
              </w:rPr>
              <w:t>.</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C71B0F" w:rsidRPr="00001F3B" w:rsidTr="00C71B0F">
        <w:trPr>
          <w:trHeight w:val="20"/>
        </w:trPr>
        <w:tc>
          <w:tcPr>
            <w:tcW w:w="294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C71B0F" w:rsidRPr="00001F3B" w:rsidTr="00C71B0F">
        <w:trPr>
          <w:trHeight w:val="20"/>
        </w:trPr>
        <w:tc>
          <w:tcPr>
            <w:tcW w:w="294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794489"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794489"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516F7C"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w:t>
            </w:r>
            <w:r>
              <w:rPr>
                <w:rFonts w:ascii="Times New Roman" w:eastAsia="Times New Roman" w:hAnsi="Times New Roman" w:cs="Times New Roman"/>
                <w:color w:val="000000"/>
                <w:sz w:val="24"/>
                <w:szCs w:val="24"/>
                <w:lang w:val="en-ID" w:eastAsia="id-ID"/>
              </w:rPr>
              <w:t>tutup</w:t>
            </w:r>
            <w:r>
              <w:rPr>
                <w:rFonts w:ascii="Times New Roman" w:eastAsia="Times New Roman" w:hAnsi="Times New Roman" w:cs="Times New Roman"/>
                <w:color w:val="000000"/>
                <w:sz w:val="24"/>
                <w:szCs w:val="24"/>
                <w:lang w:val="en-ID" w:eastAsia="id-ID"/>
              </w:rPr>
              <w:t xml:space="preserve">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jumlah transmisi</w:t>
            </w:r>
            <w:r>
              <w:rPr>
                <w:rFonts w:ascii="Times New Roman" w:eastAsia="Times New Roman" w:hAnsi="Times New Roman" w:cs="Times New Roman"/>
                <w:color w:val="000000"/>
                <w:sz w:val="24"/>
                <w:szCs w:val="24"/>
                <w:lang w:val="en-ID" w:eastAsia="id-ID"/>
              </w:rPr>
              <w:t xml:space="preserve"> pada individual </w:t>
            </w:r>
            <w:r>
              <w:rPr>
                <w:rFonts w:ascii="Times New Roman" w:eastAsia="Times New Roman" w:hAnsi="Times New Roman" w:cs="Times New Roman"/>
                <w:color w:val="000000"/>
                <w:sz w:val="24"/>
                <w:szCs w:val="24"/>
                <w:lang w:val="en-ID" w:eastAsia="id-ID"/>
              </w:rPr>
              <w:t>motor</w:t>
            </w:r>
            <w:r>
              <w:rPr>
                <w:rFonts w:ascii="Times New Roman" w:eastAsia="Times New Roman" w:hAnsi="Times New Roman" w:cs="Times New Roman"/>
                <w:color w:val="000000"/>
                <w:sz w:val="24"/>
                <w:szCs w:val="24"/>
                <w:lang w:val="en-ID" w:eastAsia="id-ID"/>
              </w:rPr>
              <w:t>.</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kapasitas bahan bakar</w:t>
            </w:r>
            <w:r>
              <w:rPr>
                <w:rFonts w:ascii="Times New Roman" w:eastAsia="Times New Roman" w:hAnsi="Times New Roman" w:cs="Times New Roman"/>
                <w:color w:val="000000"/>
                <w:sz w:val="24"/>
                <w:szCs w:val="24"/>
                <w:lang w:val="en-ID" w:eastAsia="id-ID"/>
              </w:rPr>
              <w:t xml:space="preserve">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kecepatan</w:t>
            </w:r>
            <w:r>
              <w:rPr>
                <w:rFonts w:ascii="Times New Roman" w:eastAsia="Times New Roman" w:hAnsi="Times New Roman" w:cs="Times New Roman"/>
                <w:color w:val="000000"/>
                <w:sz w:val="24"/>
                <w:szCs w:val="24"/>
                <w:lang w:val="en-ID" w:eastAsia="id-ID"/>
              </w:rPr>
              <w:t xml:space="preserve">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nama</w:t>
            </w:r>
            <w:r>
              <w:rPr>
                <w:rFonts w:ascii="Times New Roman" w:eastAsia="Times New Roman" w:hAnsi="Times New Roman" w:cs="Times New Roman"/>
                <w:color w:val="000000"/>
                <w:sz w:val="24"/>
                <w:szCs w:val="24"/>
                <w:lang w:val="en-ID" w:eastAsia="id-ID"/>
              </w:rPr>
              <w:t xml:space="preserve"> pada individual </w:t>
            </w:r>
            <w:r>
              <w:rPr>
                <w:rFonts w:ascii="Times New Roman" w:eastAsia="Times New Roman" w:hAnsi="Times New Roman" w:cs="Times New Roman"/>
                <w:color w:val="000000"/>
                <w:sz w:val="24"/>
                <w:szCs w:val="24"/>
                <w:lang w:val="en-ID" w:eastAsia="id-ID"/>
              </w:rPr>
              <w:t xml:space="preserve">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r>
              <w:rPr>
                <w:rFonts w:ascii="Times New Roman" w:eastAsia="Times New Roman" w:hAnsi="Times New Roman" w:cs="Times New Roman"/>
                <w:color w:val="000000"/>
                <w:sz w:val="24"/>
                <w:szCs w:val="24"/>
                <w:lang w:val="en-ID" w:eastAsia="id-ID"/>
              </w:rPr>
              <w:t>.</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 xml:space="preserve">nomor telepon </w:t>
            </w:r>
            <w:r>
              <w:rPr>
                <w:rFonts w:ascii="Times New Roman" w:eastAsia="Times New Roman" w:hAnsi="Times New Roman" w:cs="Times New Roman"/>
                <w:color w:val="000000"/>
                <w:sz w:val="24"/>
                <w:szCs w:val="24"/>
                <w:lang w:val="en-ID" w:eastAsia="id-ID"/>
              </w:rPr>
              <w:t xml:space="preserve"> pada individual </w:t>
            </w:r>
            <w:r>
              <w:rPr>
                <w:rFonts w:ascii="Times New Roman" w:eastAsia="Times New Roman" w:hAnsi="Times New Roman" w:cs="Times New Roman"/>
                <w:color w:val="000000"/>
                <w:sz w:val="24"/>
                <w:szCs w:val="24"/>
                <w:lang w:val="en-ID" w:eastAsia="id-ID"/>
              </w:rPr>
              <w:t>dealer dan service center</w:t>
            </w:r>
            <w:r>
              <w:rPr>
                <w:rFonts w:ascii="Times New Roman" w:eastAsia="Times New Roman" w:hAnsi="Times New Roman" w:cs="Times New Roman"/>
                <w:color w:val="000000"/>
                <w:sz w:val="24"/>
                <w:szCs w:val="24"/>
                <w:lang w:val="en-ID" w:eastAsia="id-ID"/>
              </w:rPr>
              <w:t>.</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w:t>
            </w:r>
            <w:r>
              <w:rPr>
                <w:rFonts w:ascii="Times New Roman" w:eastAsia="Times New Roman" w:hAnsi="Times New Roman" w:cs="Times New Roman"/>
                <w:color w:val="000000"/>
                <w:sz w:val="24"/>
                <w:szCs w:val="24"/>
                <w:lang w:val="en-ID" w:eastAsia="id-ID"/>
              </w:rPr>
              <w:t>tingkat konsumsi bahan bakar</w:t>
            </w:r>
            <w:r>
              <w:rPr>
                <w:rFonts w:ascii="Times New Roman" w:eastAsia="Times New Roman" w:hAnsi="Times New Roman" w:cs="Times New Roman"/>
                <w:color w:val="000000"/>
                <w:sz w:val="24"/>
                <w:szCs w:val="24"/>
                <w:lang w:val="en-ID" w:eastAsia="id-ID"/>
              </w:rPr>
              <w:t xml:space="preserve"> pada individual motor.</w:t>
            </w:r>
          </w:p>
        </w:tc>
      </w:tr>
    </w:tbl>
    <w:p w:rsidR="00794489" w:rsidRPr="00794489" w:rsidRDefault="008151B2"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w:t>
      </w:r>
      <w:r w:rsidR="00794489">
        <w:rPr>
          <w:rFonts w:ascii="Times New Roman" w:hAnsi="Times New Roman" w:cs="Times New Roman"/>
          <w:sz w:val="24"/>
          <w:szCs w:val="24"/>
          <w:lang w:val="en-ID"/>
        </w:rPr>
        <w:t>ual pada ontologi Sepeda Motor</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C</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ARTISIPAN PENGUJIAN AKURASI DAN EVALUASI SISTEM</w:t>
      </w:r>
    </w:p>
    <w:p w:rsidR="005A7B92" w:rsidRDefault="005A7B92" w:rsidP="005A7B92">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D678F0">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5A7B92" w:rsidRPr="00001F3B" w:rsidRDefault="005A7B92" w:rsidP="00D678F0">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5A7B92" w:rsidRPr="00001F3B" w:rsidRDefault="005A7B92" w:rsidP="00D678F0">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5A7B92" w:rsidRPr="005A7B92" w:rsidRDefault="005A7B92" w:rsidP="005A7B92">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 Wayan Widn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Lanang Ary kresnawa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Bagus Dharm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Agus Wahyu Widiatmik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Putu Mas Anggit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Kadek Anom Sukawiras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uhammad Firdaus Zulkarnai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de Rusdinda Hartan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Luh Putu Dianti Parasmitha Sa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Indie Surya Jayad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Wayan Yogi Ast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Yoga Mahend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Kadek Sukma Putri Rahayu</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Saf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usto Ginting</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Wasanta Bhaska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Nengah Aryadi Su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Made Elvina Aryadhika Put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ede acintia uda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ak Agung Gde Ramananda kartikeya pattraksh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de Deva Dimastawan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Wayan Gede Indrayas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ggi kusumadewi</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Suastik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Jro Mangku Deny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5A7B92" w:rsidRDefault="005A7B92" w:rsidP="005A7B92">
      <w:pPr>
        <w:spacing w:before="240" w:line="360" w:lineRule="auto"/>
        <w:rPr>
          <w:rFonts w:ascii="Times New Roman" w:hAnsi="Times New Roman" w:cs="Times New Roman"/>
          <w:b/>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D</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DEMOGRAFI PARTISIPAN</w:t>
      </w:r>
    </w:p>
    <w:p w:rsidR="00091CEA" w:rsidRDefault="00091CEA" w:rsidP="00550D3F">
      <w:pPr>
        <w:spacing w:before="240" w:line="360" w:lineRule="auto"/>
        <w:jc w:val="center"/>
        <w:rPr>
          <w:rFonts w:ascii="Times New Roman" w:hAnsi="Times New Roman" w:cs="Times New Roman"/>
          <w:b/>
          <w:sz w:val="24"/>
          <w:szCs w:val="24"/>
          <w:lang w:val="en-ID"/>
        </w:rPr>
      </w:pPr>
    </w:p>
    <w:p w:rsidR="005A7B92" w:rsidRDefault="005A7B92" w:rsidP="00550D3F">
      <w:pPr>
        <w:spacing w:before="240" w:line="360" w:lineRule="auto"/>
        <w:jc w:val="center"/>
        <w:rPr>
          <w:rFonts w:ascii="Times New Roman" w:hAnsi="Times New Roman" w:cs="Times New Roman"/>
          <w:b/>
          <w:sz w:val="24"/>
          <w:szCs w:val="24"/>
          <w:lang w:val="en-ID"/>
        </w:rPr>
      </w:pPr>
      <w:r w:rsidRPr="005A7B92">
        <w:rPr>
          <w:rFonts w:ascii="Times New Roman" w:hAnsi="Times New Roman" w:cs="Times New Roman"/>
          <w:b/>
          <w:sz w:val="24"/>
          <w:szCs w:val="24"/>
          <w:lang w:val="en-ID"/>
        </w:rPr>
        <w:t>Demugrafi Pertisipan</w:t>
      </w:r>
    </w:p>
    <w:p w:rsidR="005A7B92" w:rsidRDefault="005A7B92" w:rsidP="005A7B9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o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5A7B92" w:rsidRPr="00001F3B" w:rsidRDefault="005A7B92" w:rsidP="00D678F0">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5A7B92" w:rsidRPr="00001F3B" w:rsidRDefault="005A7B92" w:rsidP="00D678F0">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5A7B92" w:rsidRPr="00001F3B" w:rsidRDefault="005A7B92" w:rsidP="00D678F0">
            <w:pPr>
              <w:spacing w:line="360" w:lineRule="auto"/>
              <w:rPr>
                <w:rFonts w:ascii="Times New Roman" w:hAnsi="Times New Roman" w:cs="Times New Roman"/>
                <w:sz w:val="24"/>
                <w:szCs w:val="24"/>
              </w:rPr>
            </w:pP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5A7B92" w:rsidRPr="00001F3B" w:rsidRDefault="005A7B92" w:rsidP="00D678F0">
            <w:pPr>
              <w:spacing w:line="360" w:lineRule="auto"/>
              <w:rPr>
                <w:rFonts w:ascii="Times New Roman" w:hAnsi="Times New Roman" w:cs="Times New Roman"/>
                <w:sz w:val="24"/>
                <w:szCs w:val="24"/>
              </w:rPr>
            </w:pP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5A7B92" w:rsidRPr="00001F3B" w:rsidRDefault="005A7B92" w:rsidP="00D678F0">
            <w:pPr>
              <w:spacing w:line="360" w:lineRule="auto"/>
              <w:rPr>
                <w:rFonts w:ascii="Times New Roman" w:hAnsi="Times New Roman" w:cs="Times New Roman"/>
                <w:sz w:val="24"/>
                <w:szCs w:val="24"/>
              </w:rPr>
            </w:pP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5A7B92" w:rsidRPr="00001F3B" w:rsidRDefault="005A7B92" w:rsidP="00D678F0">
            <w:pPr>
              <w:spacing w:line="360" w:lineRule="auto"/>
              <w:rPr>
                <w:rFonts w:ascii="Times New Roman" w:hAnsi="Times New Roman" w:cs="Times New Roman"/>
                <w:sz w:val="24"/>
                <w:szCs w:val="24"/>
              </w:rPr>
            </w:pP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5A7B92" w:rsidRPr="00001F3B"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5A7B92" w:rsidRPr="00001F3B"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89" w:type="dxa"/>
          </w:tcPr>
          <w:p w:rsidR="005A7B92" w:rsidRDefault="005A7B92" w:rsidP="00D678F0">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5A7B92" w:rsidRDefault="005A7B92" w:rsidP="00D678F0">
            <w:pPr>
              <w:spacing w:line="360" w:lineRule="auto"/>
              <w:rPr>
                <w:rFonts w:ascii="Times New Roman" w:hAnsi="Times New Roman" w:cs="Times New Roman"/>
                <w:sz w:val="24"/>
                <w:szCs w:val="24"/>
              </w:rPr>
            </w:pP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5A7B92" w:rsidRPr="00001F3B" w:rsidTr="00D678F0">
        <w:tc>
          <w:tcPr>
            <w:tcW w:w="625" w:type="dxa"/>
          </w:tcPr>
          <w:p w:rsidR="005A7B92" w:rsidRPr="00001F3B" w:rsidRDefault="005A7B92" w:rsidP="00D678F0">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5A7B92"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5A7B92" w:rsidRPr="00001F3B" w:rsidRDefault="005A7B92" w:rsidP="00D678F0">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5A7B92" w:rsidRPr="005A7B92" w:rsidRDefault="005A7B92" w:rsidP="005A7B92">
      <w:pPr>
        <w:spacing w:before="240" w:line="360" w:lineRule="auto"/>
        <w:ind w:firstLine="709"/>
        <w:jc w:val="both"/>
        <w:rPr>
          <w:rFonts w:ascii="Times New Roman" w:hAnsi="Times New Roman" w:cs="Times New Roman"/>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E</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PENGUJIAN AKURASI SISTEM DISERTAI HASILNYA</w:t>
      </w:r>
    </w:p>
    <w:p w:rsidR="00091CEA" w:rsidRDefault="00091CEA" w:rsidP="00550D3F">
      <w:pPr>
        <w:spacing w:before="240" w:line="360" w:lineRule="auto"/>
        <w:jc w:val="center"/>
        <w:rPr>
          <w:rFonts w:ascii="Times New Roman" w:hAnsi="Times New Roman" w:cs="Times New Roman"/>
          <w:b/>
          <w:sz w:val="24"/>
          <w:szCs w:val="24"/>
          <w:lang w:val="en-ID"/>
        </w:rPr>
      </w:pPr>
    </w:p>
    <w:p w:rsidR="007308A5" w:rsidRPr="007308A5" w:rsidRDefault="007308A5"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7308A5" w:rsidRPr="00001F3B" w:rsidTr="00D678F0">
        <w:tc>
          <w:tcPr>
            <w:tcW w:w="7927" w:type="dxa"/>
            <w:gridSpan w:val="2"/>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Sebutkan 5 sepeda motor yang menggunakan sistem transmisi auto!</w:t>
            </w:r>
          </w:p>
        </w:tc>
      </w:tr>
      <w:tr w:rsidR="007308A5" w:rsidRPr="00001F3B" w:rsidTr="00D678F0">
        <w:tc>
          <w:tcPr>
            <w:tcW w:w="1271"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7308A5" w:rsidRPr="00001F3B" w:rsidTr="00D678F0">
        <w:tc>
          <w:tcPr>
            <w:tcW w:w="7927" w:type="dxa"/>
            <w:gridSpan w:val="2"/>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7308A5" w:rsidRPr="00001F3B" w:rsidTr="00D678F0">
        <w:tc>
          <w:tcPr>
            <w:tcW w:w="1271"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7308A5" w:rsidRPr="00001F3B" w:rsidTr="00D678F0">
        <w:tc>
          <w:tcPr>
            <w:tcW w:w="7927" w:type="dxa"/>
            <w:gridSpan w:val="2"/>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7308A5" w:rsidRPr="00001F3B" w:rsidTr="00D678F0">
        <w:tc>
          <w:tcPr>
            <w:tcW w:w="1271"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7308A5" w:rsidRPr="00001F3B" w:rsidTr="00D678F0">
        <w:tc>
          <w:tcPr>
            <w:tcW w:w="7927" w:type="dxa"/>
            <w:gridSpan w:val="2"/>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cc!</w:t>
            </w:r>
          </w:p>
        </w:tc>
      </w:tr>
      <w:tr w:rsidR="007308A5" w:rsidRPr="00001F3B" w:rsidTr="00D678F0">
        <w:tc>
          <w:tcPr>
            <w:tcW w:w="1271"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7308A5" w:rsidRPr="00001F3B" w:rsidTr="00D678F0">
        <w:tc>
          <w:tcPr>
            <w:tcW w:w="7927" w:type="dxa"/>
            <w:gridSpan w:val="2"/>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Sebutkan 5 sepeda motor yang menggunakan jenis transmisi Bebek!</w:t>
            </w:r>
          </w:p>
        </w:tc>
      </w:tr>
      <w:tr w:rsidR="007308A5" w:rsidRPr="00001F3B" w:rsidTr="00D678F0">
        <w:tc>
          <w:tcPr>
            <w:tcW w:w="1271"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Jawaban:</w:t>
            </w:r>
          </w:p>
        </w:tc>
        <w:tc>
          <w:tcPr>
            <w:tcW w:w="6656" w:type="dxa"/>
          </w:tcPr>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7308A5" w:rsidRPr="00001F3B" w:rsidRDefault="007308A5"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7308A5" w:rsidRDefault="007308A5" w:rsidP="007308A5">
      <w:pPr>
        <w:spacing w:before="240" w:line="360" w:lineRule="auto"/>
        <w:ind w:firstLine="709"/>
        <w:jc w:val="both"/>
        <w:rPr>
          <w:rFonts w:ascii="Times New Roman" w:hAnsi="Times New Roman" w:cs="Times New Roman"/>
          <w:sz w:val="24"/>
          <w:szCs w:val="24"/>
          <w:lang w:val="en-ID"/>
        </w:rPr>
      </w:pPr>
    </w:p>
    <w:p w:rsidR="00C11369" w:rsidRPr="007308A5" w:rsidRDefault="00C11369" w:rsidP="00C11369">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C11369" w:rsidRPr="00001F3B" w:rsidTr="00D678F0">
        <w:tc>
          <w:tcPr>
            <w:tcW w:w="7927" w:type="dxa"/>
            <w:gridSpan w:val="2"/>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 merupakan type motor Sport dan diproduksi tahun 2020!</w:t>
            </w:r>
          </w:p>
        </w:tc>
      </w:tr>
      <w:tr w:rsidR="00C11369" w:rsidRPr="00001F3B" w:rsidTr="00D678F0">
        <w:tc>
          <w:tcPr>
            <w:tcW w:w="1271"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D678F0">
        <w:tc>
          <w:tcPr>
            <w:tcW w:w="7927" w:type="dxa"/>
            <w:gridSpan w:val="2"/>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Sebutkan 5 sepeda motor yang termasuk dalam merek Suzuki yang menggunakan transmisi Auto dan memiliki volume silinder 110cc!</w:t>
            </w:r>
          </w:p>
        </w:tc>
      </w:tr>
      <w:tr w:rsidR="00C11369" w:rsidRPr="00001F3B" w:rsidTr="00D678F0">
        <w:tc>
          <w:tcPr>
            <w:tcW w:w="1271"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D678F0">
        <w:tc>
          <w:tcPr>
            <w:tcW w:w="7927" w:type="dxa"/>
            <w:gridSpan w:val="2"/>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C11369" w:rsidRPr="00001F3B" w:rsidTr="00D678F0">
        <w:tc>
          <w:tcPr>
            <w:tcW w:w="1271"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D678F0">
        <w:tc>
          <w:tcPr>
            <w:tcW w:w="7927" w:type="dxa"/>
            <w:gridSpan w:val="2"/>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C11369" w:rsidRPr="00001F3B" w:rsidTr="00D678F0">
        <w:tc>
          <w:tcPr>
            <w:tcW w:w="1271"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Sebagian benar: </w:t>
            </w:r>
            <w:r>
              <w:rPr>
                <w:rFonts w:ascii="Times New Roman" w:hAnsi="Times New Roman" w:cs="Times New Roman"/>
                <w:sz w:val="24"/>
                <w:szCs w:val="24"/>
              </w:rPr>
              <w:t>1</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D678F0">
        <w:tc>
          <w:tcPr>
            <w:tcW w:w="7927" w:type="dxa"/>
            <w:gridSpan w:val="2"/>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5: </w:t>
            </w:r>
            <w:r w:rsidRPr="00C11369">
              <w:rPr>
                <w:rFonts w:ascii="Times New Roman" w:hAnsi="Times New Roman" w:cs="Times New Roman"/>
                <w:sz w:val="24"/>
                <w:szCs w:val="24"/>
              </w:rPr>
              <w:t>Sebutkan 4 sepeda motor yang termasuk dalam merek Kawasaki, menggunakan transmisi Manual dan memiliki type Touring!</w:t>
            </w:r>
          </w:p>
        </w:tc>
      </w:tr>
      <w:tr w:rsidR="00C11369" w:rsidRPr="00001F3B" w:rsidTr="00D678F0">
        <w:tc>
          <w:tcPr>
            <w:tcW w:w="1271"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C11369" w:rsidRPr="00001F3B" w:rsidRDefault="00C11369" w:rsidP="00D678F0">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C11369" w:rsidRPr="007308A5" w:rsidRDefault="00C11369" w:rsidP="007308A5">
      <w:pPr>
        <w:spacing w:before="240" w:line="360" w:lineRule="auto"/>
        <w:ind w:firstLine="709"/>
        <w:jc w:val="both"/>
        <w:rPr>
          <w:rFonts w:ascii="Times New Roman" w:hAnsi="Times New Roman" w:cs="Times New Roman"/>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F</w:t>
      </w:r>
    </w:p>
    <w:p w:rsid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EVALUASI SISTEM DISERTAI HASILNYA</w:t>
      </w:r>
    </w:p>
    <w:p w:rsidR="00175299" w:rsidRDefault="00175299" w:rsidP="00550D3F">
      <w:pPr>
        <w:spacing w:before="240" w:line="360" w:lineRule="auto"/>
        <w:jc w:val="center"/>
        <w:rPr>
          <w:rFonts w:ascii="Times New Roman" w:hAnsi="Times New Roman" w:cs="Times New Roman"/>
          <w:b/>
          <w:sz w:val="24"/>
          <w:szCs w:val="24"/>
          <w:lang w:val="en-ID"/>
        </w:rPr>
      </w:pPr>
    </w:p>
    <w:p w:rsidR="00535F92" w:rsidRDefault="00535F92"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C53851" w:rsidRPr="00C53851" w:rsidRDefault="004B0132" w:rsidP="004B0132">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lness, PU) dan dimensi persepsi kemudahan penggunaan (perceived easy of use, PE) dalam kuesioner ini mengadopsi kuesioner Technology Acceptence Model yang dibangun oleh Davis (198</w:t>
      </w:r>
      <w:r w:rsidR="00DD095A">
        <w:rPr>
          <w:rFonts w:ascii="Times New Roman" w:hAnsi="Times New Roman" w:cs="Times New Roman"/>
          <w:i/>
          <w:sz w:val="24"/>
          <w:szCs w:val="24"/>
          <w:lang w:val="en-ID"/>
        </w:rPr>
        <w:t>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C53851" w:rsidRPr="00001F3B" w:rsidTr="00C53851">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C53851" w:rsidRPr="00001F3B" w:rsidTr="00C53851">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C53851" w:rsidRDefault="00C53851" w:rsidP="00D678F0">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C53851" w:rsidRDefault="00C53851" w:rsidP="004B0132">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C53851" w:rsidRPr="00001F3B" w:rsidTr="00C53851">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C53851" w:rsidRPr="00001F3B" w:rsidTr="00C53851">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D678F0">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291506"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D678F0">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C53851" w:rsidRDefault="00C538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75299"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G</w:t>
      </w:r>
    </w:p>
    <w:p w:rsidR="00175299" w:rsidRDefault="00175299" w:rsidP="00550D3F">
      <w:pPr>
        <w:spacing w:before="240" w:line="360" w:lineRule="auto"/>
        <w:jc w:val="center"/>
        <w:rPr>
          <w:rFonts w:ascii="Times New Roman" w:hAnsi="Times New Roman" w:cs="Times New Roman"/>
          <w:b/>
          <w:i/>
          <w:sz w:val="24"/>
          <w:szCs w:val="24"/>
          <w:lang w:val="en-ID"/>
        </w:rPr>
      </w:pPr>
      <w:r>
        <w:rPr>
          <w:rFonts w:ascii="Times New Roman" w:hAnsi="Times New Roman" w:cs="Times New Roman"/>
          <w:b/>
          <w:i/>
          <w:sz w:val="24"/>
          <w:szCs w:val="24"/>
          <w:lang w:val="en-ID"/>
        </w:rPr>
        <w:t>SOURCE CODE PROGRAM</w:t>
      </w:r>
    </w:p>
    <w:p w:rsidR="0034676F" w:rsidRDefault="0034676F" w:rsidP="0034676F">
      <w:pPr>
        <w:spacing w:before="240" w:line="360" w:lineRule="auto"/>
        <w:rPr>
          <w:rFonts w:ascii="Times New Roman" w:hAnsi="Times New Roman" w:cs="Times New Roman"/>
          <w:b/>
          <w:sz w:val="24"/>
          <w:szCs w:val="24"/>
          <w:lang w:val="en-ID"/>
        </w:rPr>
      </w:pPr>
    </w:p>
    <w:p w:rsidR="0034676F" w:rsidRDefault="0034676F" w:rsidP="0034676F">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Default="002D79E9" w:rsidP="002D79E9">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Deale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lt;?php</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namespace App\Http\Controllers;</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use Illuminate\Http\Reques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class DealerController extends Control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index()</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rovinsi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 $this-&gt;sparql-&gt;query('SELECT * WHERE {?s rdf:type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provinsi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silprovinsi'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index',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location($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kabupaten berdasarkan provinsi tertentu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 $this-&gt;sparql-&gt;query('SELECT * WHERE {?s motor:AdalahBagianDari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kabupaten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0;</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NamaMotor = $this-&gt;sparql-&gt;query('SELECT * WHERE {?s motor:MemilikiLokasi motor:'.$nama.'. ?s rdf:type motor: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NamaMotor as $moto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jumlah + 1;</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Kabupaten' =&gt;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aerah',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show($provinsi,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merek dan menyimpan pada variabel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getMerek = $this-&gt;sparql-&gt;query('SELECT * WHERE {?merek rdf:type moto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Merek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Dealer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Merek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Merek,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erulangan untuk mengambil data dealer berdasarkan merek tertentu dan daerah tertentu dan disimpan pada variabel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resultMerek as $ge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ealer = $this-&gt;sparql-&gt;query('SELECT * WHERE {?s rdf:type motor:Dealer. ?s motor:MemilikiLokasi motor:'.$kabupaten.'. ?s motor:AdalahDealerDari motor:'.$getDealer['merek'].'. ?s motor:MemilikiNama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Dealer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Dealer,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Dealer'   =&gt; $getDeale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Merek'  =&gt;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aler' =&gt;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list',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detail($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ada satu dealer tertentu</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tail = $this-&gt;sparql-&gt;query("SELECT * WHERE {motor:".$id." motor:AdalahDealerDari ?merek. motor:".$id." motor:MemilikiAlamat ?alamat. motor:".$id." motor:MemilikiJamBuka ?jamBuka. motor:".$id." motor:MemilikiJamTutup ?jamTutup. motor:".$id." motor:MemilikiNoTelp ?noTelp. motor:".$id." motor:MemilikiHariBuka ?hari. motor:".$id." motor:MemilikiNama ?nama. motor:".$id." motor:MemilikiGambar ?gamba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Detail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lamat'    =&gt; $this-&gt;parseData($item-&gt;alamat-&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Buka'   =&gt; $this-&gt;parseData($item-&gt;jamBuk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Tutup'  =&gt; $this-&gt;parseData($item-&gt;jamTutu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oTelp'    =&gt; $this-&gt;parseData($item-&gt;noTel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riBuka'  =&gt; $this-&gt;parseData($item-&gt;hari-&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ambar'    =&gt; $this-&gt;parseData($item-&gt;gambar-&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count($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dealer'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etail',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2D79E9" w:rsidRDefault="006D26DA" w:rsidP="006D26DA">
            <w:pPr>
              <w:pStyle w:val="ListParagraph"/>
              <w:spacing w:before="240" w:line="360" w:lineRule="auto"/>
              <w:ind w:left="27"/>
              <w:rPr>
                <w:rFonts w:ascii="Times New Roman" w:hAnsi="Times New Roman" w:cs="Times New Roman"/>
                <w:sz w:val="24"/>
                <w:szCs w:val="24"/>
                <w:lang w:val="en-ID"/>
              </w:rPr>
            </w:pPr>
            <w:r w:rsidRPr="006D26DA">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erek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lt;?php</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namespace App\Http\Controllers;</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use Illuminate\Http\Reques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class MerekController extends Controlle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index()</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erek motor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 $this-&gt;sparql-&gt;query("SELECT * WHERE {?s rdf:type motor: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merek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merek'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index',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lastRenderedPageBreak/>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show($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otor berdasarkan merek tertentu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etnama = $this-&gt;sparql-&gt;query("SELECT * WHERE {?s motor:AdalahMerkDari motor:".$merek.". ?s motor:MemilikiNama ?n. ?s motor:MemilikiGambar ?gamba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0;</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getnama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id'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      =&gt; $this-&gt;parseData($item-&gt;n-&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ambar'     =&gt; $this-&gt;parseData($item-&gt;gambar-&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jumlah + 1;</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otor'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gt; $jumlah,</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list',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2D79E9"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use Illuminate\Pagination\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 $this-&gt;sparql-&gt;query('SELECT * WHERE {?s rdf:type motor:TahunProduk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jumlahTahun = $jumlahTahun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dan disimpan pada variabel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ge = $page ?: (Paginator::resolveCurrentPag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kecepatan'     =&gt; $this-&gt;parseData($item-&gt;kecepata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Pages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Pages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ho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Rekomendasi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dari fuseki untuk select optio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l dat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Motor = $this-&gt;sparql-&gt;query("SELECT * WHERE {?motor rdf:type motor:Motor.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data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pada satu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rekomendasi/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SAW(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_fil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peda motor dari fuseki server berdasarkan kriteria yang dipili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if($request-&gt;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sepeda motor pada variabel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quest-&g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il data motor dari request dan menyimpan ke sebuah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 ?kriteria motor:AdalahJenisKriteria ?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ge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this-&gt;parseData($item-&gt;jeni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gt; "C".($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Crips untuk memberi nilai pada table Data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Data = $this-&gt;getCrips($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ilaiLaternatif untuk memberi nilai pada tabel Data Nilai 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ilaiAlternatif = $this-&gt;getNilaiAlternatif($getKriteria, $resultMotor,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ormalisasi untuk memberi nilai pada tabel Hasil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normalisasi = $this-&gt;getNormalisasi($getKriteria, $nilaiAlternatif,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anking untuk memberi nilai pada tabel Nilai Pembobo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Data = $this-&gt;getRank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esultSAW untuk memberi nilai pada tabel Hasil Simple Additive Weighting</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this-&gt;getResultSAW($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semua variabel pada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rmalisasi'   =&gt;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       =&gt; $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gt;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gt;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ternatif'    =&gt; $nilai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rekomendasi/has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Crips($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luruh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sepeda motor pada variabel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ga'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pasitas'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ecepatan'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nsumsi'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alisasi variabel array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harga harga dan mencari nilai crips harga =&gt; $crips[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x] = $motor[$x]['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Harga = max($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Harga = min($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Harga - $minHarga)/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min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0][$x] = $tempHarga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crips[0][$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cek maxmin kapasitas dan mencari nilai crips kapasitas =&gt; $crips[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x] = $motor[$x]['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apasitas = max($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apasitas = min($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apasitas - $minKapasitas)/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min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1][$x] = $tempKapasitas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crips[1][$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ecepatan dan mencari nilai crips kecepatan =&gt; $crips[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x] = $motor[$x]['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ecepatan = max($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ecepatan = min($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ecepatan - $minKecepatan)/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min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2][$x] = $tempKecepatan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crips[2][$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onsumsi dan mencari nilai crips konsumsi =&gt; $crips[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x] = $motor[$x]['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onsumsi = max($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onsumsi = min($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onsumsi - $minKonsums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min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3][$x] = $tempKonsumsi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crips[3][$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ValueCrips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crips 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4;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iterasi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iterasi'] = $iter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kode'] = $kriteria[$i]['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ama'] = $kriteria[$i]['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crips'] = $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ilai'] = $arrayValue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ilaiAlternatif($kriteria, $motor,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d($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nilai alternatif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nama'] = $motor[$i][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k = 0; $k &lt; 4; $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motor[$i][$j+1] &lt;= $crips[$j][$k]['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j] = $crips[$j][$k]['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rea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NilaiLa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ormalisasi ($kriteria, $data,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lalisasi nilai maxmi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axMi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riteri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tem['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99999999);</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minimal dan maksimal dari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Kriteria;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x]['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l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i][$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g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j][$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hitungan rating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i]['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MaxMin[$i] / $data[$j][$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data[$j][$i] / $MaxMin[$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ambahkan nama motor pada array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x][$jumlahKriteria] = $data[$x]['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bobo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jumlahKriteria = count($bobo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likan nilai pada data motor dengan bobot pad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j] = $data[$i][$j] * $bobotKriteria[$j]['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ama dan menghitung total pada masing-masing alternatif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x][$jumlahKriteria] = $data[$x][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tempTotal + $hasilRekomendasi[$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5] = $temp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Rekomend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esultSAW($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nam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dan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kriteria,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nama dan nilai pada variabel hasilSAW dari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data[$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data[$i][5];</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sorting dengan menggunakan bubblesor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1) &l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hasilSAW[$i]['nilai'] &lt;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ilai = $hasilSAW[$i]['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ilai'] = $temp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ama = $hasilSAW[$i]['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hasilSAW[$i+1]['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ama'] = $temp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untuk membangun query berdasarkan kriteria filter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gt; $ge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rvic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rvice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rovinsi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 $this-&gt;sparql-&gt;query('SELECT * WHERE {?s rdf:type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provin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provinsi'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location($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abupaten berdasarkan provinsi tertentu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 $this-&gt;sparql-&gt;query('SELECT * WHERE {?s motor:AdalahBagianDari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abupate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amaMotor = $this-&gt;sparql-&gt;query('SELECT * WHERE {?s motor:MemilikiLokasi motor:'.$nama.'. ?s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NamaMotor as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Kabupaten' =&gt;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aerah',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provinsi,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erek dan menyimpan pada variabel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ulangan untuk mengambil data service center berdasarkan merek tertentu dan daerah tertentu dan disimpan pada variabel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resultMerek as $ge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 $this-&gt;sparql-&gt;query('SELECT * WHERE {?s rdf:type motor:ServiceCenter. ?s motor:MemilikiLokasi motor:'.$kabupaten.'. ?s motor:AdalahServiceCentreDari motor:'.$getService['merek'].'. ?s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Servic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Service'  =&gt; $getService['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list',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detail($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ada satu service center tertentu</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Detail = $this-&gt;sparql-&gt;query("SELECT * WHERE {motor:".$id." motor:AdalahServiceCentreDari ?merek. motor:".$id." motor:MemilikiAlamat ?alamat. motor:".$id." motor:MemilikiJamBuka ?jamBuka. motor:".$id." motor:MemilikiJamTutup ?jamTutup. motor:".$id." motor:MemilikiNoTelp ?noTelp. motor:".$id." motor:MemilikiHariBuka ?hari. motor:".$id." motor:MemilikiNama ?nama. motor:".$id." motor:MemilikiGambar ?gamba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Detail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amat'    =&gt; $this-&gt;parseData($item-&gt;alama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Buka'   =&gt; $this-&gt;parseData($item-&gt;jamBuk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Tutup'  =&gt; $this-&gt;parseData($item-&gt;jamTutu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Telp'    =&gt; $this-&gt;parseData($item-&gt;noTel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iBuka'  =&gt; $this-&gt;parseData($item-&gt;hari-&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eta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ahun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ahun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ahun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s rdf:type motor:TahunProduk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ahun'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ahun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nama = $this-&gt;sparql-&gt;query("SELECT * WHERE {?s motor:MemilikiTahunProduksi motor:".$tahun.".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BA3906"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ransmisi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ransmisi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query untuk mengambil data transmisi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s rdf:type motor: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ransmisi tertentu dan disimpan pada variabel resul</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AdalahJenisTransmisi motor:".$transmisi.".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34676F" w:rsidP="001D7CEC">
      <w:pPr>
        <w:pStyle w:val="ListParagraph"/>
        <w:numPr>
          <w:ilvl w:val="0"/>
          <w:numId w:val="77"/>
        </w:numPr>
        <w:spacing w:before="240" w:line="360" w:lineRule="auto"/>
        <w:ind w:left="426"/>
        <w:rPr>
          <w:rFonts w:ascii="Times New Roman" w:hAnsi="Times New Roman" w:cs="Times New Roman"/>
          <w:sz w:val="24"/>
          <w:szCs w:val="24"/>
          <w:lang w:val="en-ID"/>
        </w:rPr>
      </w:pPr>
      <w:r w:rsidRPr="00BA3906">
        <w:rPr>
          <w:rFonts w:ascii="Times New Roman" w:hAnsi="Times New Roman" w:cs="Times New Roman"/>
          <w:sz w:val="24"/>
          <w:szCs w:val="24"/>
          <w:lang w:val="en-ID"/>
        </w:rPr>
        <w:lastRenderedPageBreak/>
        <w:t>Type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yp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ype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 $this-&gt;sparql-&gt;query("SELECT * WHERE {?s rdf:type motor: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yp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yp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show($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ype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Jenis motor:".$typ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Pr="00BA3906" w:rsidRDefault="00BA3906" w:rsidP="001D7CEC">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Volum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Volum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volume silinder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s rdf:type motor:VolumeSilind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volum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volume silinder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VolumeSilinder motor:".$volum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Pr="00175299" w:rsidRDefault="0034676F" w:rsidP="00C776A1">
      <w:pPr>
        <w:spacing w:before="240" w:line="360" w:lineRule="auto"/>
        <w:rPr>
          <w:rFonts w:ascii="Times New Roman" w:hAnsi="Times New Roman" w:cs="Times New Roman"/>
          <w:b/>
          <w:sz w:val="24"/>
          <w:szCs w:val="24"/>
          <w:lang w:val="en-ID"/>
        </w:rPr>
      </w:pPr>
      <w:bookmarkStart w:id="54" w:name="_GoBack"/>
      <w:bookmarkEnd w:id="54"/>
    </w:p>
    <w:sectPr w:rsidR="0034676F" w:rsidRPr="00175299" w:rsidSect="000E628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E234D" w:rsidRDefault="00AE234D" w:rsidP="000848F0">
      <w:pPr>
        <w:spacing w:after="0" w:line="240" w:lineRule="auto"/>
      </w:pPr>
      <w:r>
        <w:separator/>
      </w:r>
    </w:p>
  </w:endnote>
  <w:endnote w:type="continuationSeparator" w:id="0">
    <w:p w:rsidR="00AE234D" w:rsidRDefault="00AE234D"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E234D" w:rsidRDefault="00AE234D" w:rsidP="000848F0">
      <w:pPr>
        <w:spacing w:after="0" w:line="240" w:lineRule="auto"/>
      </w:pPr>
      <w:r>
        <w:separator/>
      </w:r>
    </w:p>
  </w:footnote>
  <w:footnote w:type="continuationSeparator" w:id="0">
    <w:p w:rsidR="00AE234D" w:rsidRDefault="00AE234D" w:rsidP="000848F0">
      <w:pPr>
        <w:spacing w:after="0" w:line="240" w:lineRule="auto"/>
      </w:pPr>
      <w:r>
        <w:continuationSeparator/>
      </w:r>
    </w:p>
  </w:footnote>
  <w:footnote w:id="1">
    <w:p w:rsidR="007D151A" w:rsidRPr="00483153" w:rsidRDefault="007D151A"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7D151A" w:rsidRPr="00483153" w:rsidRDefault="007D151A"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A86EEDB8"/>
    <w:lvl w:ilvl="0" w:tplc="62886FF8">
      <w:start w:val="1"/>
      <w:numFmt w:val="decimal"/>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9"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2"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8"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256580D"/>
    <w:multiLevelType w:val="hybridMultilevel"/>
    <w:tmpl w:val="2BDABD0E"/>
    <w:lvl w:ilvl="0" w:tplc="D70C65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0"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1"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2"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3"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6"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8"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0"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1"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2"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3"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4"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5"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6"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2"/>
  </w:num>
  <w:num w:numId="3">
    <w:abstractNumId w:val="29"/>
  </w:num>
  <w:num w:numId="4">
    <w:abstractNumId w:val="41"/>
  </w:num>
  <w:num w:numId="5">
    <w:abstractNumId w:val="46"/>
  </w:num>
  <w:num w:numId="6">
    <w:abstractNumId w:val="4"/>
  </w:num>
  <w:num w:numId="7">
    <w:abstractNumId w:val="55"/>
  </w:num>
  <w:num w:numId="8">
    <w:abstractNumId w:val="26"/>
  </w:num>
  <w:num w:numId="9">
    <w:abstractNumId w:val="30"/>
  </w:num>
  <w:num w:numId="10">
    <w:abstractNumId w:val="57"/>
  </w:num>
  <w:num w:numId="11">
    <w:abstractNumId w:val="74"/>
  </w:num>
  <w:num w:numId="12">
    <w:abstractNumId w:val="12"/>
  </w:num>
  <w:num w:numId="13">
    <w:abstractNumId w:val="20"/>
  </w:num>
  <w:num w:numId="14">
    <w:abstractNumId w:val="38"/>
  </w:num>
  <w:num w:numId="15">
    <w:abstractNumId w:val="66"/>
  </w:num>
  <w:num w:numId="16">
    <w:abstractNumId w:val="19"/>
  </w:num>
  <w:num w:numId="17">
    <w:abstractNumId w:val="17"/>
  </w:num>
  <w:num w:numId="18">
    <w:abstractNumId w:val="39"/>
  </w:num>
  <w:num w:numId="19">
    <w:abstractNumId w:val="11"/>
  </w:num>
  <w:num w:numId="20">
    <w:abstractNumId w:val="15"/>
  </w:num>
  <w:num w:numId="21">
    <w:abstractNumId w:val="68"/>
  </w:num>
  <w:num w:numId="22">
    <w:abstractNumId w:val="31"/>
  </w:num>
  <w:num w:numId="23">
    <w:abstractNumId w:val="50"/>
  </w:num>
  <w:num w:numId="24">
    <w:abstractNumId w:val="65"/>
  </w:num>
  <w:num w:numId="25">
    <w:abstractNumId w:val="77"/>
  </w:num>
  <w:num w:numId="26">
    <w:abstractNumId w:val="6"/>
  </w:num>
  <w:num w:numId="27">
    <w:abstractNumId w:val="61"/>
  </w:num>
  <w:num w:numId="28">
    <w:abstractNumId w:val="51"/>
  </w:num>
  <w:num w:numId="29">
    <w:abstractNumId w:val="70"/>
  </w:num>
  <w:num w:numId="30">
    <w:abstractNumId w:val="14"/>
  </w:num>
  <w:num w:numId="31">
    <w:abstractNumId w:val="44"/>
  </w:num>
  <w:num w:numId="32">
    <w:abstractNumId w:val="67"/>
  </w:num>
  <w:num w:numId="33">
    <w:abstractNumId w:val="8"/>
  </w:num>
  <w:num w:numId="34">
    <w:abstractNumId w:val="25"/>
  </w:num>
  <w:num w:numId="35">
    <w:abstractNumId w:val="42"/>
  </w:num>
  <w:num w:numId="36">
    <w:abstractNumId w:val="3"/>
  </w:num>
  <w:num w:numId="37">
    <w:abstractNumId w:val="73"/>
  </w:num>
  <w:num w:numId="38">
    <w:abstractNumId w:val="10"/>
  </w:num>
  <w:num w:numId="39">
    <w:abstractNumId w:val="43"/>
  </w:num>
  <w:num w:numId="40">
    <w:abstractNumId w:val="18"/>
  </w:num>
  <w:num w:numId="41">
    <w:abstractNumId w:val="37"/>
  </w:num>
  <w:num w:numId="42">
    <w:abstractNumId w:val="36"/>
  </w:num>
  <w:num w:numId="43">
    <w:abstractNumId w:val="45"/>
  </w:num>
  <w:num w:numId="44">
    <w:abstractNumId w:val="5"/>
  </w:num>
  <w:num w:numId="45">
    <w:abstractNumId w:val="23"/>
  </w:num>
  <w:num w:numId="46">
    <w:abstractNumId w:val="24"/>
  </w:num>
  <w:num w:numId="47">
    <w:abstractNumId w:val="69"/>
  </w:num>
  <w:num w:numId="48">
    <w:abstractNumId w:val="35"/>
  </w:num>
  <w:num w:numId="49">
    <w:abstractNumId w:val="0"/>
  </w:num>
  <w:num w:numId="50">
    <w:abstractNumId w:val="34"/>
  </w:num>
  <w:num w:numId="51">
    <w:abstractNumId w:val="47"/>
  </w:num>
  <w:num w:numId="52">
    <w:abstractNumId w:val="72"/>
  </w:num>
  <w:num w:numId="53">
    <w:abstractNumId w:val="9"/>
  </w:num>
  <w:num w:numId="54">
    <w:abstractNumId w:val="22"/>
  </w:num>
  <w:num w:numId="55">
    <w:abstractNumId w:val="56"/>
  </w:num>
  <w:num w:numId="56">
    <w:abstractNumId w:val="58"/>
  </w:num>
  <w:num w:numId="57">
    <w:abstractNumId w:val="2"/>
  </w:num>
  <w:num w:numId="58">
    <w:abstractNumId w:val="27"/>
  </w:num>
  <w:num w:numId="59">
    <w:abstractNumId w:val="7"/>
  </w:num>
  <w:num w:numId="60">
    <w:abstractNumId w:val="75"/>
  </w:num>
  <w:num w:numId="61">
    <w:abstractNumId w:val="62"/>
  </w:num>
  <w:num w:numId="62">
    <w:abstractNumId w:val="33"/>
  </w:num>
  <w:num w:numId="63">
    <w:abstractNumId w:val="1"/>
  </w:num>
  <w:num w:numId="64">
    <w:abstractNumId w:val="76"/>
  </w:num>
  <w:num w:numId="65">
    <w:abstractNumId w:val="13"/>
  </w:num>
  <w:num w:numId="66">
    <w:abstractNumId w:val="71"/>
  </w:num>
  <w:num w:numId="67">
    <w:abstractNumId w:val="40"/>
  </w:num>
  <w:num w:numId="68">
    <w:abstractNumId w:val="48"/>
  </w:num>
  <w:num w:numId="69">
    <w:abstractNumId w:val="64"/>
  </w:num>
  <w:num w:numId="70">
    <w:abstractNumId w:val="60"/>
  </w:num>
  <w:num w:numId="71">
    <w:abstractNumId w:val="53"/>
  </w:num>
  <w:num w:numId="72">
    <w:abstractNumId w:val="32"/>
  </w:num>
  <w:num w:numId="73">
    <w:abstractNumId w:val="21"/>
  </w:num>
  <w:num w:numId="74">
    <w:abstractNumId w:val="54"/>
  </w:num>
  <w:num w:numId="75">
    <w:abstractNumId w:val="63"/>
  </w:num>
  <w:num w:numId="76">
    <w:abstractNumId w:val="49"/>
  </w:num>
  <w:num w:numId="77">
    <w:abstractNumId w:val="28"/>
  </w:num>
  <w:num w:numId="78">
    <w:abstractNumId w:val="59"/>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gFAEGBUz0tAAAA"/>
  </w:docVars>
  <w:rsids>
    <w:rsidRoot w:val="001741CA"/>
    <w:rsid w:val="00014DD9"/>
    <w:rsid w:val="000211F5"/>
    <w:rsid w:val="000263BF"/>
    <w:rsid w:val="0003125A"/>
    <w:rsid w:val="000320A3"/>
    <w:rsid w:val="00036B76"/>
    <w:rsid w:val="00040F57"/>
    <w:rsid w:val="000429E8"/>
    <w:rsid w:val="0004387C"/>
    <w:rsid w:val="00043C6C"/>
    <w:rsid w:val="00061B7D"/>
    <w:rsid w:val="00063EC0"/>
    <w:rsid w:val="00067A63"/>
    <w:rsid w:val="00067F33"/>
    <w:rsid w:val="000716D7"/>
    <w:rsid w:val="00072F93"/>
    <w:rsid w:val="00073037"/>
    <w:rsid w:val="00073D35"/>
    <w:rsid w:val="00075B0C"/>
    <w:rsid w:val="00077565"/>
    <w:rsid w:val="00081D94"/>
    <w:rsid w:val="000831A8"/>
    <w:rsid w:val="000848F0"/>
    <w:rsid w:val="00091CEA"/>
    <w:rsid w:val="000A12E1"/>
    <w:rsid w:val="000A26EE"/>
    <w:rsid w:val="000A4043"/>
    <w:rsid w:val="000A419D"/>
    <w:rsid w:val="000C00DA"/>
    <w:rsid w:val="000C2251"/>
    <w:rsid w:val="000C3B20"/>
    <w:rsid w:val="000C3B6F"/>
    <w:rsid w:val="000C5914"/>
    <w:rsid w:val="000C7EB9"/>
    <w:rsid w:val="000E628E"/>
    <w:rsid w:val="000E655E"/>
    <w:rsid w:val="000E7A5B"/>
    <w:rsid w:val="00101BE4"/>
    <w:rsid w:val="00101D17"/>
    <w:rsid w:val="00114B0A"/>
    <w:rsid w:val="00126C33"/>
    <w:rsid w:val="00127AB5"/>
    <w:rsid w:val="00132CC2"/>
    <w:rsid w:val="001368D7"/>
    <w:rsid w:val="00145244"/>
    <w:rsid w:val="00145EC7"/>
    <w:rsid w:val="001508F3"/>
    <w:rsid w:val="001645D0"/>
    <w:rsid w:val="00172E50"/>
    <w:rsid w:val="001741CA"/>
    <w:rsid w:val="00175299"/>
    <w:rsid w:val="0019788B"/>
    <w:rsid w:val="001B0671"/>
    <w:rsid w:val="001B72AB"/>
    <w:rsid w:val="001D18B7"/>
    <w:rsid w:val="001D6E0F"/>
    <w:rsid w:val="001E299E"/>
    <w:rsid w:val="001E3B5E"/>
    <w:rsid w:val="001E3CD7"/>
    <w:rsid w:val="001F6755"/>
    <w:rsid w:val="001F72A7"/>
    <w:rsid w:val="00206851"/>
    <w:rsid w:val="002226F6"/>
    <w:rsid w:val="00234235"/>
    <w:rsid w:val="00236FFD"/>
    <w:rsid w:val="002558FC"/>
    <w:rsid w:val="00256DF3"/>
    <w:rsid w:val="002630D3"/>
    <w:rsid w:val="00265EA3"/>
    <w:rsid w:val="00271112"/>
    <w:rsid w:val="002757CC"/>
    <w:rsid w:val="00276ACE"/>
    <w:rsid w:val="00282744"/>
    <w:rsid w:val="002831D1"/>
    <w:rsid w:val="00283859"/>
    <w:rsid w:val="00283B8D"/>
    <w:rsid w:val="00291506"/>
    <w:rsid w:val="002A034B"/>
    <w:rsid w:val="002A45EF"/>
    <w:rsid w:val="002B641C"/>
    <w:rsid w:val="002D79E9"/>
    <w:rsid w:val="002E1F6E"/>
    <w:rsid w:val="002E2D0C"/>
    <w:rsid w:val="002E4D2D"/>
    <w:rsid w:val="002F131E"/>
    <w:rsid w:val="002F2BB7"/>
    <w:rsid w:val="002F349A"/>
    <w:rsid w:val="00302BE1"/>
    <w:rsid w:val="0030644C"/>
    <w:rsid w:val="00314E0B"/>
    <w:rsid w:val="00314E4E"/>
    <w:rsid w:val="00320EB7"/>
    <w:rsid w:val="00322478"/>
    <w:rsid w:val="003230B3"/>
    <w:rsid w:val="0033609D"/>
    <w:rsid w:val="0034549A"/>
    <w:rsid w:val="0034676F"/>
    <w:rsid w:val="0034745B"/>
    <w:rsid w:val="00355417"/>
    <w:rsid w:val="00362983"/>
    <w:rsid w:val="003704B8"/>
    <w:rsid w:val="00381FEE"/>
    <w:rsid w:val="00384422"/>
    <w:rsid w:val="00386896"/>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325E3"/>
    <w:rsid w:val="004404D1"/>
    <w:rsid w:val="00444990"/>
    <w:rsid w:val="00445A77"/>
    <w:rsid w:val="00456E73"/>
    <w:rsid w:val="00461AC2"/>
    <w:rsid w:val="00461E34"/>
    <w:rsid w:val="004728E1"/>
    <w:rsid w:val="004A610C"/>
    <w:rsid w:val="004A71CC"/>
    <w:rsid w:val="004B0132"/>
    <w:rsid w:val="004B0C80"/>
    <w:rsid w:val="004B27CB"/>
    <w:rsid w:val="004B5E0B"/>
    <w:rsid w:val="004B69FF"/>
    <w:rsid w:val="004B6A5A"/>
    <w:rsid w:val="004C19FB"/>
    <w:rsid w:val="004C348C"/>
    <w:rsid w:val="004C623F"/>
    <w:rsid w:val="004D243D"/>
    <w:rsid w:val="004E332E"/>
    <w:rsid w:val="004E3C39"/>
    <w:rsid w:val="004E5679"/>
    <w:rsid w:val="0050403D"/>
    <w:rsid w:val="00505BBB"/>
    <w:rsid w:val="005109EB"/>
    <w:rsid w:val="00516F7C"/>
    <w:rsid w:val="00522183"/>
    <w:rsid w:val="00524978"/>
    <w:rsid w:val="00531117"/>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E10"/>
    <w:rsid w:val="00593324"/>
    <w:rsid w:val="005974F5"/>
    <w:rsid w:val="005A7B92"/>
    <w:rsid w:val="005B7379"/>
    <w:rsid w:val="005C7A80"/>
    <w:rsid w:val="005D23B0"/>
    <w:rsid w:val="005D2E60"/>
    <w:rsid w:val="005F05C6"/>
    <w:rsid w:val="005F3889"/>
    <w:rsid w:val="005F4E82"/>
    <w:rsid w:val="006121C7"/>
    <w:rsid w:val="006313E4"/>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26DA"/>
    <w:rsid w:val="006D46AD"/>
    <w:rsid w:val="006D53EB"/>
    <w:rsid w:val="006E1E90"/>
    <w:rsid w:val="00716B00"/>
    <w:rsid w:val="00722855"/>
    <w:rsid w:val="00727CE7"/>
    <w:rsid w:val="007308A5"/>
    <w:rsid w:val="007333E3"/>
    <w:rsid w:val="007338B0"/>
    <w:rsid w:val="007409F5"/>
    <w:rsid w:val="00752B72"/>
    <w:rsid w:val="00753764"/>
    <w:rsid w:val="00761EDA"/>
    <w:rsid w:val="00762F9A"/>
    <w:rsid w:val="00764609"/>
    <w:rsid w:val="00766D7D"/>
    <w:rsid w:val="00772A44"/>
    <w:rsid w:val="007821AE"/>
    <w:rsid w:val="00782C9A"/>
    <w:rsid w:val="00787E81"/>
    <w:rsid w:val="00790469"/>
    <w:rsid w:val="00794489"/>
    <w:rsid w:val="007955E2"/>
    <w:rsid w:val="007A1B7D"/>
    <w:rsid w:val="007A660E"/>
    <w:rsid w:val="007B3943"/>
    <w:rsid w:val="007C04DD"/>
    <w:rsid w:val="007C24B8"/>
    <w:rsid w:val="007C37C8"/>
    <w:rsid w:val="007C7E89"/>
    <w:rsid w:val="007D151A"/>
    <w:rsid w:val="007D2B1C"/>
    <w:rsid w:val="007D6599"/>
    <w:rsid w:val="007E7766"/>
    <w:rsid w:val="007F3364"/>
    <w:rsid w:val="008151B2"/>
    <w:rsid w:val="008203FF"/>
    <w:rsid w:val="008339EE"/>
    <w:rsid w:val="00841533"/>
    <w:rsid w:val="0084348C"/>
    <w:rsid w:val="00864DC8"/>
    <w:rsid w:val="008704F6"/>
    <w:rsid w:val="0087246E"/>
    <w:rsid w:val="00873E45"/>
    <w:rsid w:val="00877B83"/>
    <w:rsid w:val="008854F1"/>
    <w:rsid w:val="00885893"/>
    <w:rsid w:val="00886578"/>
    <w:rsid w:val="008A0F5E"/>
    <w:rsid w:val="008A1EB0"/>
    <w:rsid w:val="008C0DC3"/>
    <w:rsid w:val="008D7B0A"/>
    <w:rsid w:val="008F36FE"/>
    <w:rsid w:val="008F4610"/>
    <w:rsid w:val="00902B49"/>
    <w:rsid w:val="00911048"/>
    <w:rsid w:val="009266AF"/>
    <w:rsid w:val="00927023"/>
    <w:rsid w:val="009339A4"/>
    <w:rsid w:val="0094336A"/>
    <w:rsid w:val="0094605E"/>
    <w:rsid w:val="00947AFC"/>
    <w:rsid w:val="009614F1"/>
    <w:rsid w:val="00964F0F"/>
    <w:rsid w:val="00965CC0"/>
    <w:rsid w:val="00976F1E"/>
    <w:rsid w:val="009804B7"/>
    <w:rsid w:val="00985C73"/>
    <w:rsid w:val="00987D19"/>
    <w:rsid w:val="00997508"/>
    <w:rsid w:val="009A00EC"/>
    <w:rsid w:val="009A1156"/>
    <w:rsid w:val="009A1E7B"/>
    <w:rsid w:val="009C2AC6"/>
    <w:rsid w:val="009D29C2"/>
    <w:rsid w:val="009D3547"/>
    <w:rsid w:val="009D4ECB"/>
    <w:rsid w:val="009D714E"/>
    <w:rsid w:val="009D78AD"/>
    <w:rsid w:val="009E5B97"/>
    <w:rsid w:val="009F1030"/>
    <w:rsid w:val="009F1FBB"/>
    <w:rsid w:val="00A04C08"/>
    <w:rsid w:val="00A1012F"/>
    <w:rsid w:val="00A130C7"/>
    <w:rsid w:val="00A15D42"/>
    <w:rsid w:val="00A266AF"/>
    <w:rsid w:val="00A26C5F"/>
    <w:rsid w:val="00A3106E"/>
    <w:rsid w:val="00A332A3"/>
    <w:rsid w:val="00A349A6"/>
    <w:rsid w:val="00A34E6C"/>
    <w:rsid w:val="00A40219"/>
    <w:rsid w:val="00A40FCD"/>
    <w:rsid w:val="00A56E14"/>
    <w:rsid w:val="00A6195F"/>
    <w:rsid w:val="00A64A4D"/>
    <w:rsid w:val="00A67E71"/>
    <w:rsid w:val="00A74EEE"/>
    <w:rsid w:val="00A77D59"/>
    <w:rsid w:val="00A859A5"/>
    <w:rsid w:val="00A86494"/>
    <w:rsid w:val="00A90AA6"/>
    <w:rsid w:val="00AA3973"/>
    <w:rsid w:val="00AA7524"/>
    <w:rsid w:val="00AB5E51"/>
    <w:rsid w:val="00AC674E"/>
    <w:rsid w:val="00AD366F"/>
    <w:rsid w:val="00AD5E9D"/>
    <w:rsid w:val="00AD6BDC"/>
    <w:rsid w:val="00AE234D"/>
    <w:rsid w:val="00AF7B91"/>
    <w:rsid w:val="00AF7C29"/>
    <w:rsid w:val="00B07B76"/>
    <w:rsid w:val="00B12A88"/>
    <w:rsid w:val="00B14010"/>
    <w:rsid w:val="00B17E12"/>
    <w:rsid w:val="00B27881"/>
    <w:rsid w:val="00B3031E"/>
    <w:rsid w:val="00B34FFF"/>
    <w:rsid w:val="00B37501"/>
    <w:rsid w:val="00B40DCE"/>
    <w:rsid w:val="00B44887"/>
    <w:rsid w:val="00B47EF2"/>
    <w:rsid w:val="00B55309"/>
    <w:rsid w:val="00B573D3"/>
    <w:rsid w:val="00B7338C"/>
    <w:rsid w:val="00B83340"/>
    <w:rsid w:val="00B83647"/>
    <w:rsid w:val="00B83AEE"/>
    <w:rsid w:val="00B857F1"/>
    <w:rsid w:val="00B8639A"/>
    <w:rsid w:val="00B9360F"/>
    <w:rsid w:val="00BA3906"/>
    <w:rsid w:val="00BB05D8"/>
    <w:rsid w:val="00BC4C2F"/>
    <w:rsid w:val="00BC53C0"/>
    <w:rsid w:val="00BD01F4"/>
    <w:rsid w:val="00BE325C"/>
    <w:rsid w:val="00BE4614"/>
    <w:rsid w:val="00BE4C3A"/>
    <w:rsid w:val="00BF7B75"/>
    <w:rsid w:val="00C11369"/>
    <w:rsid w:val="00C150BD"/>
    <w:rsid w:val="00C17D9A"/>
    <w:rsid w:val="00C27493"/>
    <w:rsid w:val="00C36C1F"/>
    <w:rsid w:val="00C36F75"/>
    <w:rsid w:val="00C40551"/>
    <w:rsid w:val="00C465DF"/>
    <w:rsid w:val="00C53851"/>
    <w:rsid w:val="00C54EAD"/>
    <w:rsid w:val="00C61C03"/>
    <w:rsid w:val="00C65BFE"/>
    <w:rsid w:val="00C709E9"/>
    <w:rsid w:val="00C71B0F"/>
    <w:rsid w:val="00C76CDB"/>
    <w:rsid w:val="00C776A1"/>
    <w:rsid w:val="00C800B8"/>
    <w:rsid w:val="00C80845"/>
    <w:rsid w:val="00C812FE"/>
    <w:rsid w:val="00C902CC"/>
    <w:rsid w:val="00CA07D2"/>
    <w:rsid w:val="00CA7C8F"/>
    <w:rsid w:val="00CC4C53"/>
    <w:rsid w:val="00CE31BD"/>
    <w:rsid w:val="00CF1DA2"/>
    <w:rsid w:val="00CF771B"/>
    <w:rsid w:val="00D025D4"/>
    <w:rsid w:val="00D13EDF"/>
    <w:rsid w:val="00D271E6"/>
    <w:rsid w:val="00D31C2C"/>
    <w:rsid w:val="00D417DC"/>
    <w:rsid w:val="00D449D8"/>
    <w:rsid w:val="00D5555D"/>
    <w:rsid w:val="00D5792F"/>
    <w:rsid w:val="00D63CDE"/>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41046"/>
    <w:rsid w:val="00E427C5"/>
    <w:rsid w:val="00E45F63"/>
    <w:rsid w:val="00E5616B"/>
    <w:rsid w:val="00E56A97"/>
    <w:rsid w:val="00E579B9"/>
    <w:rsid w:val="00E61EBD"/>
    <w:rsid w:val="00E62490"/>
    <w:rsid w:val="00E71EB5"/>
    <w:rsid w:val="00E7498C"/>
    <w:rsid w:val="00E7556C"/>
    <w:rsid w:val="00E76C34"/>
    <w:rsid w:val="00E80729"/>
    <w:rsid w:val="00E90C6C"/>
    <w:rsid w:val="00EA3644"/>
    <w:rsid w:val="00EA56B7"/>
    <w:rsid w:val="00EB0A0E"/>
    <w:rsid w:val="00ED0166"/>
    <w:rsid w:val="00ED49EB"/>
    <w:rsid w:val="00EE5B85"/>
    <w:rsid w:val="00EE7384"/>
    <w:rsid w:val="00EF395C"/>
    <w:rsid w:val="00F01CC4"/>
    <w:rsid w:val="00F0786A"/>
    <w:rsid w:val="00F14CFA"/>
    <w:rsid w:val="00F213B6"/>
    <w:rsid w:val="00F2375C"/>
    <w:rsid w:val="00F25442"/>
    <w:rsid w:val="00F33A0A"/>
    <w:rsid w:val="00F50DF5"/>
    <w:rsid w:val="00F57248"/>
    <w:rsid w:val="00F63294"/>
    <w:rsid w:val="00F63972"/>
    <w:rsid w:val="00F652CC"/>
    <w:rsid w:val="00F720F8"/>
    <w:rsid w:val="00F83BA6"/>
    <w:rsid w:val="00F87E51"/>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8279E"/>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93892-448E-4BC5-BF81-B967A97E3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TotalTime>
  <Pages>160</Pages>
  <Words>29967</Words>
  <Characters>170812</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356</cp:revision>
  <dcterms:created xsi:type="dcterms:W3CDTF">2021-01-08T10:16:00Z</dcterms:created>
  <dcterms:modified xsi:type="dcterms:W3CDTF">2021-03-17T13:06:00Z</dcterms:modified>
</cp:coreProperties>
</file>